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2F26D" w14:textId="25B79FBD" w:rsidR="001B4483" w:rsidRDefault="005A3700">
      <w:r>
        <w:t>Comparing metagenomic</w:t>
      </w:r>
      <w:r w:rsidR="00C07C77">
        <w:t>s</w:t>
      </w:r>
      <w:r>
        <w:t xml:space="preserve"> and total RNA-Seq for freshwater microbiome assessments</w:t>
      </w:r>
    </w:p>
    <w:p w14:paraId="0E20B2E9" w14:textId="177C596E" w:rsidR="005A3700" w:rsidRDefault="005A3700"/>
    <w:p w14:paraId="187FA110" w14:textId="66550263" w:rsidR="005A3700" w:rsidRDefault="005A3700">
      <w:r>
        <w:t>Intro</w:t>
      </w:r>
    </w:p>
    <w:p w14:paraId="66497A96" w14:textId="2BF0B88A" w:rsidR="005A3700" w:rsidRDefault="005A3700"/>
    <w:p w14:paraId="4CE45D20" w14:textId="10EAF66F" w:rsidR="005A3700" w:rsidRDefault="005A3700" w:rsidP="005A3700">
      <w:pPr>
        <w:pStyle w:val="ListParagraph"/>
        <w:numPr>
          <w:ilvl w:val="0"/>
          <w:numId w:val="1"/>
        </w:numPr>
      </w:pPr>
      <w:r>
        <w:t xml:space="preserve">Freshwater biomonitoring </w:t>
      </w:r>
      <w:r w:rsidR="00EE3DBD">
        <w:t>why</w:t>
      </w:r>
    </w:p>
    <w:p w14:paraId="5AC8F785" w14:textId="287ABEAA" w:rsidR="005A3700" w:rsidRDefault="005A3700" w:rsidP="005A3700">
      <w:pPr>
        <w:pStyle w:val="ListParagraph"/>
        <w:numPr>
          <w:ilvl w:val="0"/>
          <w:numId w:val="1"/>
        </w:numPr>
      </w:pPr>
      <w:r>
        <w:t>Entire community inclusion advocated</w:t>
      </w:r>
    </w:p>
    <w:p w14:paraId="07F13D34" w14:textId="2C575BD6" w:rsidR="00222941" w:rsidRDefault="00222941" w:rsidP="005A3700">
      <w:pPr>
        <w:pStyle w:val="ListParagraph"/>
        <w:numPr>
          <w:ilvl w:val="0"/>
          <w:numId w:val="1"/>
        </w:numPr>
      </w:pPr>
      <w:r>
        <w:t>Not possible with traditional methods, but DNA based</w:t>
      </w:r>
    </w:p>
    <w:p w14:paraId="60AC8F92" w14:textId="7D04071A" w:rsidR="005A3700" w:rsidRDefault="005A3700" w:rsidP="005A3700">
      <w:pPr>
        <w:pStyle w:val="ListParagraph"/>
        <w:numPr>
          <w:ilvl w:val="0"/>
          <w:numId w:val="1"/>
        </w:numPr>
      </w:pPr>
      <w:r>
        <w:t xml:space="preserve">Shotgun </w:t>
      </w:r>
      <w:proofErr w:type="spellStart"/>
      <w:r>
        <w:t>seqiencog</w:t>
      </w:r>
      <w:proofErr w:type="spellEnd"/>
      <w:r>
        <w:t xml:space="preserve"> based approaches, such as </w:t>
      </w:r>
      <w:proofErr w:type="spellStart"/>
      <w:r>
        <w:t>metagenomcis</w:t>
      </w:r>
      <w:proofErr w:type="spellEnd"/>
      <w:r>
        <w:t xml:space="preserve"> and metatranscriptomics, present such an option while avoiding primer bias common in </w:t>
      </w:r>
      <w:proofErr w:type="spellStart"/>
      <w:r>
        <w:t>metabracodng</w:t>
      </w:r>
      <w:proofErr w:type="spellEnd"/>
    </w:p>
    <w:p w14:paraId="1E916EDA" w14:textId="77F27574" w:rsidR="005A3700" w:rsidRDefault="005A3700" w:rsidP="005A3700">
      <w:pPr>
        <w:pStyle w:val="ListParagraph"/>
        <w:numPr>
          <w:ilvl w:val="0"/>
          <w:numId w:val="1"/>
        </w:numPr>
      </w:pPr>
      <w:r>
        <w:t xml:space="preserve">metagenomics just small percentage of </w:t>
      </w:r>
      <w:r w:rsidR="00EE3DBD">
        <w:t xml:space="preserve">most common microbial barcodes </w:t>
      </w:r>
      <w:proofErr w:type="spellStart"/>
      <w:r w:rsidR="00EE3DBD">
        <w:t>ssu</w:t>
      </w:r>
      <w:proofErr w:type="spellEnd"/>
      <w:r w:rsidR="00EE3DBD">
        <w:t xml:space="preserve"> and </w:t>
      </w:r>
      <w:proofErr w:type="spellStart"/>
      <w:r w:rsidR="00EE3DBD">
        <w:t>lsu</w:t>
      </w:r>
      <w:proofErr w:type="spellEnd"/>
    </w:p>
    <w:p w14:paraId="7DA48AEA" w14:textId="7DD61C39" w:rsidR="005A3700" w:rsidRDefault="005A3700" w:rsidP="005A3700">
      <w:pPr>
        <w:pStyle w:val="ListParagraph"/>
        <w:numPr>
          <w:ilvl w:val="0"/>
          <w:numId w:val="1"/>
        </w:numPr>
      </w:pPr>
      <w:r>
        <w:t xml:space="preserve">In comparison, total RNA-Seq natural enrichment for </w:t>
      </w:r>
      <w:proofErr w:type="spellStart"/>
      <w:r>
        <w:t>ssu</w:t>
      </w:r>
      <w:proofErr w:type="spellEnd"/>
      <w:r>
        <w:t xml:space="preserve"> and </w:t>
      </w:r>
      <w:proofErr w:type="spellStart"/>
      <w:r>
        <w:t>lsu</w:t>
      </w:r>
      <w:proofErr w:type="spellEnd"/>
      <w:r>
        <w:t>, and can be even further used for mRNA analysis</w:t>
      </w:r>
      <w:r w:rsidR="00EE3DBD">
        <w:t xml:space="preserve"> (used in soil and cow gut studies)</w:t>
      </w:r>
    </w:p>
    <w:p w14:paraId="5792FC33" w14:textId="7CA94528" w:rsidR="005A3700" w:rsidRDefault="005A3700" w:rsidP="005A3700">
      <w:pPr>
        <w:pStyle w:val="ListParagraph"/>
        <w:numPr>
          <w:ilvl w:val="0"/>
          <w:numId w:val="1"/>
        </w:numPr>
      </w:pPr>
      <w:proofErr w:type="spellStart"/>
      <w:r>
        <w:t>Comparsion</w:t>
      </w:r>
      <w:proofErr w:type="spellEnd"/>
      <w:r>
        <w:t xml:space="preserve"> of both </w:t>
      </w:r>
      <w:r w:rsidR="00EE3DBD">
        <w:t>methods needed</w:t>
      </w:r>
    </w:p>
    <w:p w14:paraId="2875C4D6" w14:textId="628D9820" w:rsidR="00EE3DBD" w:rsidRDefault="00EE3DBD" w:rsidP="00EE3DBD">
      <w:r>
        <w:t xml:space="preserve">(extraction of </w:t>
      </w:r>
      <w:proofErr w:type="spellStart"/>
      <w:r>
        <w:t>ssu</w:t>
      </w:r>
      <w:proofErr w:type="spellEnd"/>
      <w:r>
        <w:t xml:space="preserve"> reads from data, </w:t>
      </w:r>
      <w:proofErr w:type="spellStart"/>
      <w:r>
        <w:t>metaxa</w:t>
      </w:r>
      <w:proofErr w:type="spellEnd"/>
      <w:r>
        <w:t xml:space="preserve">, but assembly preferred, quince 2017 and </w:t>
      </w:r>
      <w:proofErr w:type="spellStart"/>
      <w:r>
        <w:t>anders</w:t>
      </w:r>
      <w:proofErr w:type="spellEnd"/>
      <w:r>
        <w:t xml:space="preserve"> paper)</w:t>
      </w:r>
    </w:p>
    <w:p w14:paraId="6D11F4FD" w14:textId="77777777" w:rsidR="00EE3DBD" w:rsidRDefault="00EE3DBD">
      <w:r>
        <w:br w:type="page"/>
      </w:r>
    </w:p>
    <w:p w14:paraId="72C74ACD" w14:textId="52AE4C23" w:rsidR="00EE3DBD" w:rsidRDefault="00EE3DBD" w:rsidP="00EE3DBD">
      <w:commentRangeStart w:id="0"/>
      <w:commentRangeStart w:id="1"/>
      <w:r>
        <w:lastRenderedPageBreak/>
        <w:t>Introduction</w:t>
      </w:r>
      <w:commentRangeEnd w:id="0"/>
      <w:r w:rsidR="00C07C77">
        <w:rPr>
          <w:rStyle w:val="CommentReference"/>
        </w:rPr>
        <w:commentReference w:id="0"/>
      </w:r>
      <w:commentRangeEnd w:id="1"/>
      <w:r w:rsidR="009E28E9">
        <w:rPr>
          <w:rStyle w:val="CommentReference"/>
        </w:rPr>
        <w:commentReference w:id="1"/>
      </w:r>
    </w:p>
    <w:p w14:paraId="03ABC4F8" w14:textId="77777777" w:rsidR="00EE3DBD" w:rsidRDefault="00EE3DBD" w:rsidP="00EE3DBD"/>
    <w:p w14:paraId="7F4EE7A8" w14:textId="4F77489E" w:rsidR="00EE3DBD" w:rsidRDefault="00EE3DBD" w:rsidP="00EE3DBD">
      <w:pPr>
        <w:spacing w:line="360" w:lineRule="auto"/>
        <w:ind w:firstLine="576"/>
        <w:jc w:val="both"/>
        <w:rPr>
          <w:rFonts w:ascii="Calibri" w:hAnsi="Calibri" w:cs="Calibri"/>
        </w:rPr>
      </w:pPr>
      <w:r w:rsidRPr="00B94B64">
        <w:rPr>
          <w:rFonts w:ascii="Calibri" w:hAnsi="Calibri" w:cs="Calibri"/>
        </w:rPr>
        <w:t>Freshwater</w:t>
      </w:r>
      <w:r>
        <w:rPr>
          <w:rFonts w:ascii="Calibri" w:hAnsi="Calibri" w:cs="Calibri"/>
        </w:rPr>
        <w:t xml:space="preserve"> is</w:t>
      </w:r>
      <w:r w:rsidRPr="00B94B64">
        <w:rPr>
          <w:rFonts w:ascii="Calibri" w:hAnsi="Calibri" w:cs="Calibri"/>
        </w:rPr>
        <w:t xml:space="preserve"> </w:t>
      </w:r>
      <w:r>
        <w:rPr>
          <w:rFonts w:ascii="Calibri" w:hAnsi="Calibri" w:cs="Calibri"/>
        </w:rPr>
        <w:t>valuable for economic productivity, ecosystem resilience, and</w:t>
      </w:r>
      <w:r w:rsidRPr="00B94B64">
        <w:rPr>
          <w:rFonts w:ascii="Calibri" w:hAnsi="Calibri" w:cs="Calibri"/>
        </w:rPr>
        <w:t xml:space="preserve"> for maintaining ecosystem services, </w:t>
      </w:r>
      <w:r>
        <w:rPr>
          <w:rFonts w:ascii="Calibri" w:hAnsi="Calibri" w:cs="Calibri"/>
        </w:rPr>
        <w:t>including</w:t>
      </w:r>
      <w:r w:rsidRPr="00B94B64">
        <w:rPr>
          <w:rFonts w:ascii="Calibri" w:hAnsi="Calibri" w:cs="Calibri"/>
        </w:rPr>
        <w:t xml:space="preserve"> the supply of clean consumable water </w:t>
      </w:r>
      <w:r>
        <w:rPr>
          <w:rStyle w:val="FootnoteReference"/>
          <w:rFonts w:ascii="Calibri" w:hAnsi="Calibri" w:cs="Calibri"/>
        </w:rPr>
        <w:fldChar w:fldCharType="begin" w:fldLock="1"/>
      </w:r>
      <w:r w:rsidR="002C57A6">
        <w:rPr>
          <w:rFonts w:ascii="Calibri" w:hAnsi="Calibri" w:cs="Calibri"/>
        </w:rPr>
        <w:instrText>ADDIN CSL_CITATION {"citationItems":[{"id":"ITEM-1","itemData":{"DOI":"10.1017/S1464793105006950","ISBN":"1464-7931","ISSN":"14647931","PMID":"16336747","abstract":"Freshwater biodiversity is the over-riding conservation priority during the International Decade for Action - 'Water for Life' - 2005 to 2015. Fresh water makes up only 0.01% of the World's water and approximately 0.8% of the Earth's surface, yet this tiny fraction of global water supports at least 100000 species out of approximately 1.8 million - almost 6% of all described species. Inland waters and freshwater biodiversity constitute a valuable natural resource, in economic, cultural, aesthetic, scientific and educational terms. Their conservation and management are critical to the interests of all humans, nations and governments. Yet this precious heritage is in crisis. Fresh waters are experiencing declines in biodiversity far greater than those in the most affected terrestrial ecosystems, and if trends in human demands for water remain unaltered and species losses continue at current rates, the opportunity to conserve much of the remaining biodiversity in fresh water will vanish before the 'Water for Life' decade ends in 2015. Why is this so, and what is being done about it? This article explores the special features of freshwater habitats and the biodiversity they support that makes them especially vulnerable to human activities. We document threats to global freshwater biodiversity under five headings: overexploitation; water pollution; flow modification; destruction or degradation of habitat; and invasion by exotic species. Their combined and interacting influences have resulted in population declines and range reduction of freshwater biodiversity worldwide. Conservation of biodiversity is complicated by the landscape position of rivers and wetlands as 'receivers' of land-use effluents, and the problems posed by endemism and thus non-substitutability. In addition, in many parts of the world, fresh water is subject to severe competition among multiple human stakeholders. Protection of freshwater biodiversity is perhaps the ultimate conservation challenge because it is influenced by the upstream drainage network, the surrounding land, the riparian zone, and - in the case of migrating aquatic fauna - downstream reaches. Such prerequisites are hardly ever met. Immediate action is needed where opportunities exist to set aside intact lake and river ecosystems within large protected areas. For most of the global land surface, trade-offs between conservation of freshwater biodiversity and human use of ecosystem goods and services are necessary. We advoca…","author":[{"dropping-particle":"","family":"Dudgeon","given":"David","non-dropping-particle":"","parse-names":false,"suffix":""},{"dropping-particle":"","family":"Arthington","given":"Angela H.","non-dropping-particle":"","parse-names":false,"suffix":""},{"dropping-particle":"","family":"Gessner","given":"Mark O.","non-dropping-particle":"","parse-names":false,"suffix":""},{"dropping-particle":"","family":"Kawabata","given":"Zen Ichiro","non-dropping-particle":"","parse-names":false,"suffix":""},{"dropping-particle":"","family":"Knowler","given":"Duncan J.","non-dropping-particle":"","parse-names":false,"suffix":""},{"dropping-particle":"","family":"Lévêque","given":"Christian","non-dropping-particle":"","parse-names":false,"suffix":""},{"dropping-particle":"","family":"Naiman","given":"Robert J.","non-dropping-particle":"","parse-names":false,"suffix":""},{"dropping-particle":"","family":"Prieur-Richard","given":"Anne Hélène","non-dropping-particle":"","parse-names":false,"suffix":""},{"dropping-particle":"","family":"Soto","given":"Doris","non-dropping-particle":"","parse-names":false,"suffix":""},{"dropping-particle":"","family":"Stiassny","given":"Melanie L.J.","non-dropping-particle":"","parse-names":false,"suffix":""},{"dropping-particle":"","family":"Sullivan","given":"Caroline A.","non-dropping-particle":"","parse-names":false,"suffix":""}],"container-title":"Biological Reviews of the Cambridge Philosophical Society","id":"ITEM-1","issue":"2","issued":{"date-parts":[["2006"]]},"page":"163-182","title":"Freshwater biodiversity: Importance, threats, status and conservation challenges","type":"article-journal","volume":"81"},"uris":["http://www.mendeley.com/documents/?uuid=f9c12c82-c3c4-4f17-a549-a8015e49bf99"]}],"mendeley":{"formattedCitation":"(Dudgeon et al., 2006)","manualFormatting":"(reviewed in Dudgeon et al. 2006)","plainTextFormattedCitation":"(Dudgeon et al., 2006)","previouslyFormattedCitation":"(Dudgeon et al., 2006)"},"properties":{"noteIndex":0},"schema":"https://github.com/citation-style-language/schema/raw/master/csl-citation.json"}</w:instrText>
      </w:r>
      <w:r>
        <w:rPr>
          <w:rStyle w:val="FootnoteReference"/>
          <w:rFonts w:ascii="Calibri" w:hAnsi="Calibri" w:cs="Calibri"/>
        </w:rPr>
        <w:fldChar w:fldCharType="separate"/>
      </w:r>
      <w:r>
        <w:rPr>
          <w:rFonts w:ascii="Calibri" w:hAnsi="Calibri" w:cs="Calibri"/>
          <w:noProof/>
        </w:rPr>
        <w:t>(reviewed in Dudgeon et al. 2006)</w:t>
      </w:r>
      <w:r>
        <w:rPr>
          <w:rStyle w:val="FootnoteReference"/>
          <w:rFonts w:ascii="Calibri" w:hAnsi="Calibri" w:cs="Calibri"/>
        </w:rPr>
        <w:fldChar w:fldCharType="end"/>
      </w:r>
      <w:r w:rsidRPr="00B94B64">
        <w:rPr>
          <w:rFonts w:ascii="Calibri" w:hAnsi="Calibri" w:cs="Calibri"/>
        </w:rPr>
        <w:t>.</w:t>
      </w:r>
      <w:r>
        <w:rPr>
          <w:rFonts w:ascii="Calibri" w:hAnsi="Calibri" w:cs="Calibri"/>
        </w:rPr>
        <w:t xml:space="preserve"> </w:t>
      </w:r>
      <w:r w:rsidRPr="00B94B64">
        <w:rPr>
          <w:rFonts w:ascii="Calibri" w:hAnsi="Calibri" w:cs="Calibri"/>
        </w:rPr>
        <w:t>However, freshwater</w:t>
      </w:r>
      <w:r w:rsidR="004D5825">
        <w:rPr>
          <w:rFonts w:ascii="Calibri" w:hAnsi="Calibri" w:cs="Calibri"/>
        </w:rPr>
        <w:t xml:space="preserve"> systems</w:t>
      </w:r>
      <w:r w:rsidRPr="00B94B64">
        <w:rPr>
          <w:rFonts w:ascii="Calibri" w:hAnsi="Calibri" w:cs="Calibri"/>
        </w:rPr>
        <w:t xml:space="preserve"> are heavily impacted by agricultural and industrial pollution</w:t>
      </w:r>
      <w:r>
        <w:rPr>
          <w:rFonts w:ascii="Calibri" w:hAnsi="Calibri" w:cs="Calibri"/>
        </w:rPr>
        <w:t xml:space="preserve">, </w:t>
      </w:r>
      <w:r w:rsidRPr="00B94B64">
        <w:rPr>
          <w:rFonts w:ascii="Calibri" w:hAnsi="Calibri" w:cs="Calibri"/>
        </w:rPr>
        <w:t xml:space="preserve">habitat fragmentation </w:t>
      </w:r>
      <w:r>
        <w:rPr>
          <w:rFonts w:ascii="Calibri" w:hAnsi="Calibri" w:cs="Calibri"/>
        </w:rPr>
        <w:t>(</w:t>
      </w:r>
      <w:r w:rsidRPr="00B94B64">
        <w:rPr>
          <w:rFonts w:ascii="Calibri" w:hAnsi="Calibri" w:cs="Calibri"/>
        </w:rPr>
        <w:t>wetland drainage, river straightening, and dam building</w:t>
      </w:r>
      <w:r>
        <w:rPr>
          <w:rFonts w:ascii="Calibri" w:hAnsi="Calibri" w:cs="Calibri"/>
        </w:rPr>
        <w:t xml:space="preserve">), and the introduction of invasive species </w:t>
      </w:r>
      <w:r>
        <w:rPr>
          <w:rFonts w:ascii="Calibri" w:hAnsi="Calibri" w:cs="Calibri"/>
        </w:rPr>
        <w:fldChar w:fldCharType="begin" w:fldLock="1"/>
      </w:r>
      <w:r w:rsidR="002C57A6">
        <w:rPr>
          <w:rFonts w:ascii="Calibri" w:hAnsi="Calibri" w:cs="Calibri"/>
        </w:rPr>
        <w:instrText>ADDIN CSL_CITATION {"citationItems":[{"id":"ITEM-1","itemData":{"DOI":"10.1016/j.baae.2006.05.008","ISBN":"4042816576","ISSN":"16180089","PMID":"2983","abstract":"{A figure is presented}. © 2006 Gesellschaft für Ökologie.","author":[{"dropping-particle":"","family":"Jensen","given":"Kai","non-dropping-particle":"","parse-names":false,"suffix":""},{"dropping-particle":"","family":"Trepel","given":"Michael","non-dropping-particle":"","parse-names":false,"suffix":""},{"dropping-particle":"","family":"Merritt","given":"David","non-dropping-particle":"","parse-names":false,"suffix":""},{"dropping-particle":"","family":"Rosenthal","given":"Gert","non-dropping-particle":"","parse-names":false,"suffix":""}],"container-title":"Basic and Applied Ecology","id":"ITEM-1","issue":"5","issued":{"date-parts":[["2006"]]},"note":"wasser verschlechtert sich","page":"383-387","title":"Restoration ecology of river valleys","type":"article-journal","volume":"7"},"uris":["http://www.mendeley.com/documents/?uuid=4ee1a1ff-80c1-4e93-87a0-6c9d193e01f1"]},{"id":"ITEM-2","itemData":{"DOI":"10.1007/s10530-005-0232-2","ISBN":"1053000502","ISSN":"13873547","abstract":"Freshwater aquatic organisms in North America are disproportionately imperilled when compared to their terrestrial counterparts due to widespread habitat alteration, pollution, overexploitation and the introduction of alien species. In this review, we examine the threat factors contributing to the endangerment of freshwater fishes and molluscs in Canada and further examine the nature of alien invasive species introductions affecting aquatic species at risk. Habitat loss and degradation is the predominant threat factor for Canadian freshwater fishes and molluscs that are listed as Extinct, Extirpated, Endangered and Threatened. Alien invasive species are the second most prevalent threat for fishes, affecting 26 of 41 listed species. Alien invasive species are a threat in most parts of Canada where listed fishes are found. Most (65%) of the alien invasive species affecting listed fishes are the result of intentional introductions related to sport fishing, and the majority of these introductions are unauthorized. Fifteen fishes and two plant species are cited as alien invasive species that impact listed fishes with brown bullhead (Ameiurus nebulosus) and pumpkinseed (Lepomis gibbosus) being the most prevalent. Alien species are a threat to 6 of 11 listed mollusc species. All six species are threatened by the alien zebra mussel (Dreissena polymorpha) in the Great Lakes basin. © Springer 2006.","author":[{"dropping-particle":"","family":"Dextrase","given":"Alan J.","non-dropping-particle":"","parse-names":false,"suffix":""},{"dropping-particle":"","family":"Mandrak","given":"Nicholas E.","non-dropping-particle":"","parse-names":false,"suffix":""}],"container-title":"Biological Invasions","id":"ITEM-2","issue":"1","issued":{"date-parts":[["2006"]]},"page":"13-24","title":"Impacts of alien invasive species on freshwater fauna at risk in Canada","type":"article-journal","volume":"8"},"uris":["http://www.mendeley.com/documents/?uuid=daa4169c-7740-4e39-9fe4-c1f944d4a214"]}],"mendeley":{"formattedCitation":"(Dextrase and Mandrak, 2006; Jensen et al., 2006)","plainTextFormattedCitation":"(Dextrase and Mandrak, 2006; Jensen et al., 2006)","previouslyFormattedCitation":"(Dextrase and Mandrak, 2006; Jensen et al., 2006)"},"properties":{"noteIndex":0},"schema":"https://github.com/citation-style-language/schema/raw/master/csl-citation.json"}</w:instrText>
      </w:r>
      <w:r>
        <w:rPr>
          <w:rFonts w:ascii="Calibri" w:hAnsi="Calibri" w:cs="Calibri"/>
        </w:rPr>
        <w:fldChar w:fldCharType="separate"/>
      </w:r>
      <w:r w:rsidR="00222941" w:rsidRPr="00222941">
        <w:rPr>
          <w:rFonts w:ascii="Calibri" w:hAnsi="Calibri" w:cs="Calibri"/>
          <w:noProof/>
        </w:rPr>
        <w:t>(Dextrase and Mandrak, 2006; Jensen et al., 2006)</w:t>
      </w:r>
      <w:r>
        <w:rPr>
          <w:rFonts w:ascii="Calibri" w:hAnsi="Calibri" w:cs="Calibri"/>
        </w:rPr>
        <w:fldChar w:fldCharType="end"/>
      </w:r>
      <w:r w:rsidRPr="00B94B64">
        <w:rPr>
          <w:rFonts w:ascii="Calibri" w:hAnsi="Calibri" w:cs="Calibri"/>
        </w:rPr>
        <w:t>. Consequently, freshwater</w:t>
      </w:r>
      <w:r w:rsidR="004D5825">
        <w:rPr>
          <w:rFonts w:ascii="Calibri" w:hAnsi="Calibri" w:cs="Calibri"/>
        </w:rPr>
        <w:t xml:space="preserve"> systems</w:t>
      </w:r>
      <w:r w:rsidRPr="00B94B64">
        <w:rPr>
          <w:rFonts w:ascii="Calibri" w:hAnsi="Calibri" w:cs="Calibri"/>
        </w:rPr>
        <w:t xml:space="preserve"> </w:t>
      </w:r>
      <w:r>
        <w:rPr>
          <w:rFonts w:ascii="Calibri" w:hAnsi="Calibri" w:cs="Calibri"/>
        </w:rPr>
        <w:t>belong to</w:t>
      </w:r>
      <w:r w:rsidRPr="00B94B64">
        <w:rPr>
          <w:rFonts w:ascii="Calibri" w:hAnsi="Calibri" w:cs="Calibri"/>
        </w:rPr>
        <w:t xml:space="preserve"> the most threatened ecosystems with some of the highest rates of species loss </w:t>
      </w:r>
      <w:r>
        <w:rPr>
          <w:rStyle w:val="FootnoteReference"/>
          <w:rFonts w:ascii="Calibri" w:hAnsi="Calibri" w:cs="Calibri"/>
        </w:rPr>
        <w:fldChar w:fldCharType="begin" w:fldLock="1"/>
      </w:r>
      <w:r w:rsidR="002C57A6">
        <w:rPr>
          <w:rFonts w:ascii="Calibri" w:hAnsi="Calibri" w:cs="Calibri"/>
        </w:rPr>
        <w:instrText>ADDIN CSL_CITATION {"citationItems":[{"id":"ITEM-1","itemData":{"DOI":"10.1017/S0376892902000097","ISBN":"1469-4387","ISSN":"03768929","PMID":"16228437","abstract":"Running waters are perhaps the most impacted ecosystem on the planet as they have been the focus for human settlement and are heavily exploited for water supplies, irrigation, electricity generation, and waste disposal. Lotic systems also have an intimate contact with their catchments and so land-use alterations affect them directly. Here long-term trends in the factors that currently impact running waters are reviewed with the aim of predicting what the main threats to rivers will be in the year 2025. The main ultimate factors forcing change in running waters (ecosystem destruction, physical habitat and water chemistry alteration, and the direct addition or removal of species) stem from proximate influences from urbanization, industry, land-use change and water-course alterations. Any one river is likely to be subjected to several types of impact, and the management of impacts on lotic systems is complicated by numerous links between different forms of anthropogenic effect. Long-term trends for different impacts vary. Concentrations of chemical pollutants such as toxins and nutrients have increased in rivers in developed countries over the past century, with recent reductions for some pollutants (e.g. metals, organic toxicants, acidification), and continued increases in others (e.g. nutrients); there are no long-term chemical data for developing countries. Dam construction increased rapidly during the twentieth century, peaking in the 1970s, and the number of reservoirs has stabilized since this time, whereas the transfer of exotic species between lotic systems continues to increase. Hence, there have been some success stories in the attempts to reduce the impacts from anthropogenic impacts in developed nations. Improvements in the pH status of running waters should continue with lower sulphurous emissions, although emissions of nitrous oxides are set to continue under current legislation and will continue to contribute to acidification and nutrient loadings. Climate change also will impact running waters through alterations in hydrology and thermal regimes, although precise predictions are problematic; effects are likely to vary between regions and to operate alongside rather than override those from other impacts. Effects from climate change may be more extreme over longer time scales (&gt;50 years). The overriding pressure on running water ecosystems up to 2025 will stem from the predicted increase in the human population, with concomitant increases in…","author":[{"dropping-particle":"","family":"Malmqvist","given":"Björn","non-dropping-particle":"","parse-names":false,"suffix":""},{"dropping-particle":"","family":"Rundle","given":"Simon","non-dropping-particle":"","parse-names":false,"suffix":""}],"container-title":"Environmental Conservation","id":"ITEM-1","issue":"2","issued":{"date-parts":[["2002"]]},"page":"134-153","title":"Threats to the running water ecosystems of the world","type":"article-journal","volume":"29"},"uris":["http://www.mendeley.com/documents/?uuid=04422fd2-9ac0-406d-ad30-1e687d44e816"]}],"mendeley":{"formattedCitation":"(Malmqvist and Rundle, 2002)","plainTextFormattedCitation":"(Malmqvist and Rundle, 2002)","previouslyFormattedCitation":"(Malmqvist and Rundle, 2002)"},"properties":{"noteIndex":0},"schema":"https://github.com/citation-style-language/schema/raw/master/csl-citation.json"}</w:instrText>
      </w:r>
      <w:r>
        <w:rPr>
          <w:rStyle w:val="FootnoteReference"/>
          <w:rFonts w:ascii="Calibri" w:hAnsi="Calibri" w:cs="Calibri"/>
        </w:rPr>
        <w:fldChar w:fldCharType="separate"/>
      </w:r>
      <w:r w:rsidR="00222941" w:rsidRPr="00222941">
        <w:rPr>
          <w:rFonts w:ascii="Calibri" w:hAnsi="Calibri" w:cs="Calibri"/>
          <w:bCs/>
          <w:noProof/>
          <w:lang w:val="en-US"/>
        </w:rPr>
        <w:t>(Malmqvist and Rundle, 2002)</w:t>
      </w:r>
      <w:r>
        <w:rPr>
          <w:rStyle w:val="FootnoteReference"/>
          <w:rFonts w:ascii="Calibri" w:hAnsi="Calibri" w:cs="Calibri"/>
        </w:rPr>
        <w:fldChar w:fldCharType="end"/>
      </w:r>
      <w:r w:rsidRPr="00B94B64">
        <w:rPr>
          <w:rFonts w:ascii="Calibri" w:hAnsi="Calibri" w:cs="Calibri"/>
        </w:rPr>
        <w:t>.</w:t>
      </w:r>
    </w:p>
    <w:p w14:paraId="627BD567" w14:textId="3DBB7928" w:rsidR="00EE3DBD" w:rsidRDefault="00EE3DBD" w:rsidP="00222941">
      <w:pPr>
        <w:spacing w:line="360" w:lineRule="auto"/>
        <w:ind w:firstLine="576"/>
        <w:jc w:val="both"/>
        <w:rPr>
          <w:rFonts w:ascii="Calibri" w:hAnsi="Calibri" w:cs="Calibri"/>
        </w:rPr>
      </w:pPr>
      <w:r w:rsidRPr="00B94B64">
        <w:rPr>
          <w:rFonts w:ascii="Calibri" w:hAnsi="Calibri" w:cs="Calibri"/>
        </w:rPr>
        <w:t xml:space="preserve"> </w:t>
      </w:r>
      <w:r>
        <w:rPr>
          <w:rFonts w:ascii="Calibri" w:hAnsi="Calibri" w:cs="Calibri"/>
        </w:rPr>
        <w:t xml:space="preserve">To prevent this species loss, the natural status of freshwater </w:t>
      </w:r>
      <w:r w:rsidR="004D5825">
        <w:rPr>
          <w:rFonts w:ascii="Calibri" w:hAnsi="Calibri" w:cs="Calibri"/>
        </w:rPr>
        <w:t xml:space="preserve">bodies </w:t>
      </w:r>
      <w:r>
        <w:rPr>
          <w:rFonts w:ascii="Calibri" w:hAnsi="Calibri" w:cs="Calibri"/>
        </w:rPr>
        <w:t xml:space="preserve">needs to be protected, preserved, and restored. </w:t>
      </w:r>
      <w:r w:rsidR="004D5825">
        <w:rPr>
          <w:rFonts w:ascii="Calibri" w:hAnsi="Calibri" w:cs="Calibri"/>
        </w:rPr>
        <w:t>Therefore, the ecological status of individual freshwater bodies must be identified. This</w:t>
      </w:r>
      <w:r w:rsidR="00222941">
        <w:rPr>
          <w:rFonts w:ascii="Calibri" w:hAnsi="Calibri" w:cs="Calibri"/>
        </w:rPr>
        <w:t xml:space="preserve"> knowledge help</w:t>
      </w:r>
      <w:r w:rsidR="004D5825">
        <w:rPr>
          <w:rFonts w:ascii="Calibri" w:hAnsi="Calibri" w:cs="Calibri"/>
        </w:rPr>
        <w:t xml:space="preserve"> to determine if </w:t>
      </w:r>
      <w:r w:rsidR="00222941">
        <w:rPr>
          <w:rFonts w:ascii="Calibri" w:hAnsi="Calibri" w:cs="Calibri"/>
        </w:rPr>
        <w:t>a freshwater body’s</w:t>
      </w:r>
      <w:r w:rsidR="004D5825">
        <w:rPr>
          <w:rFonts w:ascii="Calibri" w:hAnsi="Calibri" w:cs="Calibri"/>
        </w:rPr>
        <w:t xml:space="preserve"> natural status is threatened and if restoration </w:t>
      </w:r>
      <w:r w:rsidR="004D5825" w:rsidRPr="004D5825">
        <w:rPr>
          <w:rFonts w:ascii="Calibri" w:hAnsi="Calibri" w:cs="Calibri"/>
        </w:rPr>
        <w:t xml:space="preserve">strategies </w:t>
      </w:r>
      <w:r w:rsidR="004D5825">
        <w:rPr>
          <w:rFonts w:ascii="Calibri" w:hAnsi="Calibri" w:cs="Calibri"/>
        </w:rPr>
        <w:t>need to be applied.</w:t>
      </w:r>
      <w:r w:rsidR="00222941">
        <w:rPr>
          <w:rFonts w:ascii="Calibri" w:hAnsi="Calibri" w:cs="Calibri"/>
        </w:rPr>
        <w:t xml:space="preserve"> </w:t>
      </w:r>
      <w:r>
        <w:rPr>
          <w:rFonts w:ascii="Calibri" w:hAnsi="Calibri" w:cs="Calibri"/>
        </w:rPr>
        <w:t>Th</w:t>
      </w:r>
      <w:r w:rsidR="00222941">
        <w:rPr>
          <w:rFonts w:ascii="Calibri" w:hAnsi="Calibri" w:cs="Calibri"/>
        </w:rPr>
        <w:t>e</w:t>
      </w:r>
      <w:r>
        <w:rPr>
          <w:rFonts w:ascii="Calibri" w:hAnsi="Calibri" w:cs="Calibri"/>
        </w:rPr>
        <w:t xml:space="preserve"> determination </w:t>
      </w:r>
      <w:r w:rsidR="00222941">
        <w:rPr>
          <w:rFonts w:ascii="Calibri" w:hAnsi="Calibri" w:cs="Calibri"/>
        </w:rPr>
        <w:t xml:space="preserve">of an ecological status </w:t>
      </w:r>
      <w:r>
        <w:rPr>
          <w:rFonts w:ascii="Calibri" w:hAnsi="Calibri" w:cs="Calibri"/>
        </w:rPr>
        <w:t>is accomplished by freshwater biomonitoring</w:t>
      </w:r>
      <w:r w:rsidR="004D5825">
        <w:rPr>
          <w:rFonts w:ascii="Calibri" w:hAnsi="Calibri" w:cs="Calibri"/>
        </w:rPr>
        <w:t>.</w:t>
      </w:r>
    </w:p>
    <w:p w14:paraId="6D6FBCDC" w14:textId="5C23C44D" w:rsidR="004D5825" w:rsidRDefault="004D5825" w:rsidP="004D5825">
      <w:pPr>
        <w:spacing w:line="360" w:lineRule="auto"/>
        <w:jc w:val="both"/>
        <w:rPr>
          <w:rFonts w:ascii="Calibri" w:hAnsi="Calibri" w:cs="Calibri"/>
        </w:rPr>
      </w:pPr>
    </w:p>
    <w:p w14:paraId="34F516E2" w14:textId="1E64495C" w:rsidR="002C57A6" w:rsidRDefault="00222941" w:rsidP="002C57A6">
      <w:pPr>
        <w:spacing w:line="360" w:lineRule="auto"/>
        <w:ind w:firstLine="576"/>
        <w:jc w:val="both"/>
        <w:rPr>
          <w:rFonts w:ascii="Calibri" w:hAnsi="Calibri" w:cs="Calibri"/>
        </w:rPr>
      </w:pPr>
      <w:r>
        <w:rPr>
          <w:rFonts w:ascii="Calibri" w:hAnsi="Calibri" w:cs="Calibri"/>
        </w:rPr>
        <w:t xml:space="preserve">Traditionally, </w:t>
      </w:r>
      <w:r>
        <w:t>freshwater biomonitoring</w:t>
      </w:r>
      <w:r w:rsidRPr="00B94B64">
        <w:t xml:space="preserve"> is </w:t>
      </w:r>
      <w:r>
        <w:t>assessed with</w:t>
      </w:r>
      <w:r w:rsidRPr="00B94B64">
        <w:t xml:space="preserve"> </w:t>
      </w:r>
      <w:r>
        <w:t xml:space="preserve">bioindicators, </w:t>
      </w:r>
      <w:r>
        <w:rPr>
          <w:rFonts w:ascii="Calibri" w:hAnsi="Calibri" w:cs="Calibri"/>
        </w:rPr>
        <w:t xml:space="preserve">most commonly </w:t>
      </w:r>
      <w:r w:rsidRPr="00B94B64">
        <w:t>benthic macroinvertebrates</w:t>
      </w:r>
      <w:r>
        <w:t xml:space="preserve">, but also </w:t>
      </w:r>
      <w:r w:rsidRPr="00B94B64">
        <w:t>diatoms, macrophytes,</w:t>
      </w:r>
      <w:r>
        <w:t xml:space="preserve"> zooplankton, and</w:t>
      </w:r>
      <w:r w:rsidRPr="00B94B64">
        <w:t xml:space="preserve"> fish</w:t>
      </w:r>
      <w:r>
        <w:t xml:space="preserve"> </w:t>
      </w:r>
      <w:r>
        <w:rPr>
          <w:rStyle w:val="FootnoteReference"/>
        </w:rPr>
        <w:fldChar w:fldCharType="begin" w:fldLock="1"/>
      </w:r>
      <w:r w:rsidR="002C57A6">
        <w:instrText>ADDIN CSL_CITATION {"citationItems":[{"id":"ITEM-1","itemData":{"author":[{"dropping-particle":"","family":"Bellinger","given":"Edward G.","non-dropping-particle":"","parse-names":false,"suffix":""},{"dropping-particle":"","family":"Sigee","given":"David C.","non-dropping-particle":"","parse-names":false,"suffix":""}],"edition":"2nd","id":"ITEM-1","issued":{"date-parts":[["2015"]]},"number-of-pages":"101 pp.","publisher":"John Wiley &amp; Sons Ltd","publisher-place":"Chichester, West Sussex","title":"Freshwater Algae - Identification, Enumeration and Use as Bioindicators","type":"book"},"uris":["http://www.mendeley.com/documents/?uuid=076a995a-5eec-49ed-acdb-fbcb306f72ed"]},{"id":"ITEM-2","itemData":{"DOI":"10.1007/s10750-006-0175-3","ISSN":"0018-8158","abstract":"The paper presents a new index for assessing water trophy and organic pollution. It is based on only true aquatic macrophytes – being calculated on species score, coefficient of ecological amplitude and degree of cover. The method was tested in an acidic lowland river and an alkaline mountain river, and is shown to be validated by bio-indication scales based on macrophyte communities. The practical interest is discussed regarding the Water Framework Directive.","author":[{"dropping-particle":"","family":"Haury","given":"J.","non-dropping-particle":"","parse-names":false,"suffix":""},{"dropping-particle":"","family":"Peltre","given":"M. -C.","non-dropping-particle":"","parse-names":false,"suffix":""},{"dropping-particle":"","family":"Trémolières","given":"M.","non-dropping-particle":"","parse-names":false,"suffix":""},{"dropping-particle":"","family":"Barbe","given":"J.","non-dropping-particle":"","parse-names":false,"suffix":""},{"dropping-particle":"","family":"Thiébaut","given":"G.","non-dropping-particle":"","parse-names":false,"suffix":""},{"dropping-particle":"","family":"Bernez","given":"I.","non-dropping-particle":"","parse-names":false,"suffix":""},{"dropping-particle":"","family":"Daniel","given":"H.","non-dropping-particle":"","parse-names":false,"suffix":""},{"dropping-particle":"","family":"Chatenet","given":"P.","non-dropping-particle":"","parse-names":false,"suffix":""},{"dropping-particle":"","family":"Haan-Archipof","given":"G.","non-dropping-particle":"","parse-names":false,"suffix":""},{"dropping-particle":"","family":"Muller","given":"S.","non-dropping-particle":"","parse-names":false,"suffix":""},{"dropping-particle":"","family":"Dutartre","given":"A.","non-dropping-particle":"","parse-names":false,"suffix":""},{"dropping-particle":"","family":"Laplace-Treyture","given":"C.","non-dropping-particle":"","parse-names":false,"suffix":""},{"dropping-particle":"","family":"Cazaubon","given":"A.","non-dropping-particle":"","parse-names":false,"suffix":""},{"dropping-particle":"","family":"Lambert-Servien","given":"E.","non-dropping-particle":"","parse-names":false,"suffix":""}],"container-title":"Hydrobiologia","id":"ITEM-2","issue":"1","issued":{"date-parts":[["2006"]]},"page":"153-158","title":"A new method to assess water trophy and organic pollution – the Macrophyte Biological Index for Rivers (IBMR): its application to different types of river and pollution","type":"article-journal","volume":"570"},"uris":["http://www.mendeley.com/documents/?uuid=0fda5ae6-80d3-4e0c-8fde-47a38388af0d"]},{"id":"ITEM-3","itemData":{"DOI":"10.1577/1548-8446(1981)006","author":[{"dropping-particle":"","family":"Karr","given":"James R","non-dropping-particle":"","parse-names":false,"suffix":""}],"container-title":"Fisheries","id":"ITEM-3","issue":"6","issued":{"date-parts":[["1981"]]},"page":"21-27","title":"Assessment of Biotic Integrity Using Fish Communities","type":"article-journal","volume":"6"},"uris":["http://www.mendeley.com/documents/?uuid=dcb99de1-30e3-441e-979f-96782c39187b"]},{"id":"ITEM-4","itemData":{"author":[{"dropping-particle":"","family":"Resh","given":"Vincent H","non-dropping-particle":"","parse-names":false,"suffix":""},{"dropping-particle":"","family":"Unzicker","given":"John D","non-dropping-particle":"","parse-names":false,"suffix":""}],"container-title":"Water Pollution Control Federation","id":"ITEM-4","issue":"1","issued":{"date-parts":[["1975"]]},"page":"9-19","title":"Water Quality Monitoring and Aquatic Organisms : The Importance of Species Identification","type":"article-journal","volume":"47"},"uris":["http://www.mendeley.com/documents/?uuid=67aba1bd-c48e-40af-9bd8-bc649b462c20"]},{"id":"ITEM-5","itemData":{"DOI":"10.1007/s10750-011-0831-0","ISSN":"00188158","abstract":"With the implementation of the EU Water Framework Directive (WFD), the member states have to classify the ecological status of surface waters following standardised procedures. It was a matter of some surprise to lake ecologists that zooplankton were not included as a biological quality element (BQE) despite their being considered to be an important and integrated component of the pelagic food web. To the best of our knowledge, the decision of omitting zooplankton is not wise, and it has resulted in the withdrawal of zooplankton from many so-far-solid monitoring programmes. Using examples from particularly Danish, Estonian, and the UK lakes, we show that zooplankton (sampled from the water and the sediment) have a strong indicator value, which cannot be covered by sampling fish and phytoplankton without a very comprehensive and costly effort. When selecting the right metrics, zooplankton are cost-efficient indicators of the trophic state and ecological quality of lakes. Moreover, they are important indicators of the success/failure of measures taken to bring the lakes to at least good ecological status. Therefore, we strongly recommend the EU to include zooplankton as a central BQE in the WFD assessments, and undertake similar regional calibration exercises to obtain relevant and robust metrics also for zooplankton as is being done at present in the cases of fish, phytoplankton, macrophytes and benthic invertebrates. © 2011 Springer Science+Business Media B.V.","author":[{"dropping-particle":"","family":"Jeppesen","given":"Erik","non-dropping-particle":"","parse-names":false,"suffix":""},{"dropping-particle":"","family":"Nõges","given":"Peeter","non-dropping-particle":"","parse-names":false,"suffix":""},{"dropping-particle":"","family":"Davidson","given":"Thomas A.","non-dropping-particle":"","parse-names":false,"suffix":""},{"dropping-particle":"","family":"Haberman","given":"Juta","non-dropping-particle":"","parse-names":false,"suffix":""},{"dropping-particle":"","family":"Nõges","given":"Tiina","non-dropping-particle":"","parse-names":false,"suffix":""},{"dropping-particle":"","family":"Blank","given":"Kätlin","non-dropping-particle":"","parse-names":false,"suffix":""},{"dropping-particle":"","family":"Lauridsen","given":"Torben L.","non-dropping-particle":"","parse-names":false,"suffix":""},{"dropping-particle":"","family":"Søndergaard","given":"Martin","non-dropping-particle":"","parse-names":false,"suffix":""},{"dropping-particle":"","family":"Sayer","given":"Carl","non-dropping-particle":"","parse-names":false,"suffix":""},{"dropping-particle":"","family":"Laugaste","given":"Reet","non-dropping-particle":"","parse-names":false,"suffix":""},{"dropping-particle":"","family":"Johansson","given":"Liselotte S.","non-dropping-particle":"","parse-names":false,"suffix":""},{"dropping-particle":"","family":"Bjerring","given":"Rikke","non-dropping-particle":"","parse-names":false,"suffix":""},{"dropping-particle":"","family":"Amsinck","given":"Susanne L.","non-dropping-particle":"","parse-names":false,"suffix":""}],"container-title":"Hydrobiologia","id":"ITEM-5","issue":"1","issued":{"date-parts":[["2011"]]},"page":"279-297","title":"Zooplankton as indicators in lakes: A scientific-based plea for including zooplankton in the ecological quality assessment of lakes according to the European Water Framework Directive (WFD)","type":"article-journal","volume":"676"},"uris":["http://www.mendeley.com/documents/?uuid=943df83a-f226-4577-b856-c0fcef56ef5f"]}],"mendeley":{"formattedCitation":"(Bellinger and Sigee, 2015; Haury et al., 2006; Jeppesen et al., 2011; Karr, 1981; Resh and Unzicker, 1975)","plainTextFormattedCitation":"(Bellinger and Sigee, 2015; Haury et al., 2006; Jeppesen et al., 2011; Karr, 1981; Resh and Unzicker, 1975)","previouslyFormattedCitation":"(Bellinger and Sigee, 2015; Haury et al., 2006; Jeppesen et al., 2011; Karr, 1981; Resh and Unzicker, 1975)"},"properties":{"noteIndex":0},"schema":"https://github.com/citation-style-language/schema/raw/master/csl-citation.json"}</w:instrText>
      </w:r>
      <w:r>
        <w:rPr>
          <w:rStyle w:val="FootnoteReference"/>
        </w:rPr>
        <w:fldChar w:fldCharType="separate"/>
      </w:r>
      <w:r w:rsidRPr="00222941">
        <w:rPr>
          <w:bCs/>
          <w:noProof/>
          <w:lang w:val="en-US"/>
        </w:rPr>
        <w:t>(Bellinger and Sigee, 2015; Haury et al., 2006; Jeppesen et al., 2011; Karr, 1981; Resh and Unzicker, 1975)</w:t>
      </w:r>
      <w:r>
        <w:rPr>
          <w:rStyle w:val="FootnoteReference"/>
        </w:rPr>
        <w:fldChar w:fldCharType="end"/>
      </w:r>
      <w:r>
        <w:t xml:space="preserve">. </w:t>
      </w:r>
      <w:r>
        <w:rPr>
          <w:color w:val="000000" w:themeColor="text1"/>
        </w:rPr>
        <w:t>However, single-cellular eukaryotes (hereafter referred to as protists)  and prokaryotes were</w:t>
      </w:r>
      <w:r w:rsidRPr="008B0117">
        <w:rPr>
          <w:color w:val="000000" w:themeColor="text1"/>
        </w:rPr>
        <w:t xml:space="preserve"> proposed as </w:t>
      </w:r>
      <w:r>
        <w:rPr>
          <w:color w:val="000000" w:themeColor="text1"/>
        </w:rPr>
        <w:t xml:space="preserve">nearly equally good if not better </w:t>
      </w:r>
      <w:r w:rsidRPr="008B0117">
        <w:rPr>
          <w:color w:val="000000" w:themeColor="text1"/>
        </w:rPr>
        <w:t xml:space="preserve">bioindicators, </w:t>
      </w:r>
      <w:r>
        <w:rPr>
          <w:color w:val="000000" w:themeColor="text1"/>
        </w:rPr>
        <w:t xml:space="preserve">because they respond faster to environmental changes </w:t>
      </w:r>
      <w:r>
        <w:rPr>
          <w:rStyle w:val="FootnoteReference"/>
          <w:color w:val="000000" w:themeColor="text1"/>
        </w:rPr>
        <w:fldChar w:fldCharType="begin" w:fldLock="1"/>
      </w:r>
      <w:r w:rsidR="002C57A6">
        <w:rPr>
          <w:color w:val="000000" w:themeColor="text1"/>
        </w:rPr>
        <w:instrText>ADDIN CSL_CITATION {"citationItems":[{"id":"ITEM-1","itemData":{"author":[{"dropping-particle":"","family":"Foissner","given":"Wilhelm","non-dropping-particle":"","parse-names":false,"suffix":""},{"dropping-particle":"","family":"Berger","given":"Helmut","non-dropping-particle":"","parse-names":false,"suffix":""}],"container-title":"Freshwater Biology","id":"ITEM-1","issue":"1","issued":{"date-parts":[["1996"]]},"page":"375-482","title":"A User-Friendly Guide to the Ciliates","type":"article-journal","volume":"35"},"uris":["http://www.mendeley.com/documents/?uuid=52582d5a-9ce8-43f2-95f0-757a77523992"]},{"id":"ITEM-2","itemData":{"DOI":"10.3844/ajassp.2009.1815.1819","ISBN":"1546-9239","ISSN":"15469239","abstract":"Problem statement: This review tended to summarize some recent research on zooplankton as bioindicator in India and some other countries of the world. Approach: These researches were mainly on fresh water bodies. Results: Qualitative as well as quantitative analysis were done by Shannon diversity index (H'), Evenness index (J), Species Richness index (S) and Saprobic index. In most of the cases zooplankton population size was correlated with biotic and abiotic parameters (pH, alkalinity, temperature, dissolve oxygen, transparency, phosphate, chlorine). Species of Rotifers, Cladocerans, Copepods and Ostracods were found in all cases. Species variation of these order deceased in polluted water. Some species were not found in some highly polluted area though these species have high tolerance level. Conclusion/Recommendations: All the results of the studies indicated that potentiality of zooplankton as bioindicator is very high. Other countries can develop these concepts to monitor water quality","author":[{"dropping-particle":"","family":"Ferdous","given":"Zannatul","non-dropping-particle":"","parse-names":false,"suffix":""}],"container-title":"American Journal of Applied Sciences","id":"ITEM-2","issue":"10","issued":{"date-parts":[["2009"]]},"page":"1815-1819","title":"A Review : Potentiality of Zooplankton as Bioindicator","type":"article-journal","volume":"6"},"uris":["http://www.mendeley.com/documents/?uuid=987d24b9-a8e0-4b10-b54a-31a24e3ba9f5"]},{"id":"ITEM-3","itemData":{"DOI":"10.4467/16890027AP.13.0011.1108","ISSN":"00651583","abstract":"To introduce the special issue this paper reviews the use of protists as bioindicators. Seven key advantages of protist bioindicators are highlighted, namely: environmental sensitivity, functional importance, distribution, size and numbers, response times, ease of analysis and preservation potential. Protist bioindicators have been used in a wide range of contexts from monitoring ecosystem restoration to fire history, and particularly environmental pollution. Most major protist groups have been used as bioindicators with diatoms, foraminifera and testate amoebae particularly widely studied. To increase uptake of protist bioindication methods in routine environmental monitoring technique development should consider the needs of stakeholders from an early stage. Papers in this special issue reflect the diversity of both protist life and possible bioindicator applications.","author":[{"dropping-particle":"","family":"Payne","given":"Richard J.","non-dropping-particle":"","parse-names":false,"suffix":""}],"container-title":"Acta Protozoologica","id":"ITEM-3","issue":"3","issued":{"date-parts":[["2013"]]},"page":"105-113","title":"Seven reasons why protists make useful bioindicators","type":"article-journal","volume":"52"},"uris":["http://www.mendeley.com/documents/?uuid=315cd321-5282-4450-862c-6be15d063346"]},{"id":"ITEM-4","itemData":{"DOI":"https://doi.org/10.1002/aqc.509","ISBN":"0‐471‐35234‐9","author":[{"dropping-particle":"V","family":"McArthur","given":"J","non-dropping-particle":"","parse-names":false,"suffix":""}],"chapter-number":"12","container-title":"Bioassessment and Management of North American Freshwater Wetlands","editor":[{"dropping-particle":"","family":"Rader","given":"R. B.","non-dropping-particle":"","parse-names":false,"suffix":""},{"dropping-particle":"","family":"Batzer","given":"D. P.","non-dropping-particle":"","parse-names":false,"suffix":""},{"dropping-particle":"","family":"Wissinger","given":"S. A.","non-dropping-particle":"","parse-names":false,"suffix":""}],"id":"ITEM-4","issued":{"date-parts":[["2001"]]},"page":"249-261","publisher":"John Wiley &amp; Sons","publisher-place":"Chichester, West Sussex","title":"Bacteria as Biomonitors","type":"chapter"},"uris":["http://www.mendeley.com/documents/?uuid=67edf6e3-90cc-4be3-a000-b9fd0320002b"]},{"id":"ITEM-5","itemData":{"DOI":"10.1128/mBio.00326-15","abstract":"ABSTRACT Biological sensors can be engineered to measure a wide range of environmental conditions. Here we show that statistical analysis of DNA from natural microbial communities can be used to accurately identify environmental contaminants, including uranium and nitrate at a nuclear waste site. In addition to contamination, sequence data from the 16S rRNA gene alone can quantitatively predict a rich catalogue of 26 geochemical features collected from 93 wells with highly differing geochemistry characteristics. We extend this approach to identify sites contaminated with hydrocarbons from the Deepwater Horizon oil spill, finding that altered bacterial communities encode a memory of prior contamination, even after the contaminants themselves have been fully degraded. We show that the bacterial strains that are most useful for detecting oil and uranium are known to interact with these substrates, indicating that this statistical approach uncovers ecologically meaningful interactions consistent with previous experimental observations. Future efforts should focus on evaluating the geographical generalizability of these associations. Taken as a whole, these results indicate that ubiquitous, natural bacterial communities can be used as in situ environmental sensors that respond to and capture perturbations caused by human impacts. These in situ biosensors rely on environmental selection rather than directed engineering, and so this approach could be rapidly deployed and scaled as sequencing technology continues to become faster, simpler, and less expensive. IMPORTANCE Here we show that DNA from natural bacterial communities can be used as a quantitative biosensor to accurately distinguish unpolluted sites from those contaminated with uranium, nitrate, or oil. These results indicate that bacterial communities can be used as environmental sensors that respond to and capture perturbations caused by human impacts.","author":[{"dropping-particle":"","family":"Smith","given":"Marc B","non-dropping-particle":"","parse-names":false,"suffix":""},{"dropping-particle":"","family":"Rocha","given":"Andrea M","non-dropping-particle":"","parse-names":false,"suffix":""},{"dropping-particle":"","family":"Smillie","given":"Chris S","non-dropping-particle":"","parse-names":false,"suffix":""},{"dropping-particle":"","family":"Olesen","given":"Scott W","non-dropping-particle":"","parse-names":false,"suffix":""},{"dropping-particle":"","family":"Paradis","given":"Charles","non-dropping-particle":"","parse-names":false,"suffix":""},{"dropping-particle":"","family":"Wu","given":"Liyou","non-dropping-particle":"","parse-names":false,"suffix":""},{"dropping-particle":"","family":"Campbell","given":"James H","non-dropping-particle":"","parse-names":false,"suffix":""},{"dropping-particle":"","family":"Fortney","given":"Julian L","non-dropping-particle":"","parse-names":false,"suffix":""},{"dropping-particle":"","family":"Mehlhorn","given":"Tonia L","non-dropping-particle":"","parse-names":false,"suffix":""},{"dropping-particle":"","family":"Lowe","given":"Kenneth A","non-dropping-particle":"","parse-names":false,"suffix":""},{"dropping-particle":"","family":"Earles","given":"Jennifer E","non-dropping-particle":"","parse-names":false,"suffix":""},{"dropping-particle":"","family":"Phillips","given":"Jana","non-dropping-particle":"","parse-names":false,"suffix":""},{"dropping-particle":"","family":"Techtmann","given":"Steve M","non-dropping-particle":"","parse-names":false,"suffix":""},{"dropping-particle":"","family":"Joyner","given":"Dominique C","non-dropping-particle":"","parse-names":false,"suffix":""},{"dropping-particle":"","family":"Elias","given":"Dwayne A","non-dropping-particle":"","parse-names":false,"suffix":""},{"dropping-particle":"","family":"Bailey","given":"Kathryn L","non-dropping-particle":"","parse-names":false,"suffix":""},{"dropping-particle":"","family":"Hurt","given":"Richard A","non-dropping-particle":"","parse-names":false,"suffix":""},{"dropping-particle":"","family":"Preheim","given":"Sarah P","non-dropping-particle":"","parse-names":false,"suffix":""},{"dropping-particle":"","family":"Sanders","given":"Matthew C","non-dropping-particle":"","parse-names":false,"suffix":""},{"dropping-particle":"","family":"Yang","given":"Joy","non-dropping-particle":"","parse-names":false,"suffix":""},{"dropping-particle":"","family":"Mueller","given":"Marcella A","non-dropping-particle":"","parse-names":false,"suffix":""},{"dropping-particle":"","family":"Brooks","given":"Scott","non-dropping-particle":"","parse-names":false,"suffix":""},{"dropping-particle":"","family":"Watson","given":"David B","non-dropping-particle":"","parse-names":false,"suffix":""},{"dropping-particle":"","family":"Zhang","given":"Ping","non-dropping-particle":"","parse-names":false,"suffix":""},{"dropping-particle":"","family":"He","given":"Zhili","non-dropping-particle":"","parse-names":false,"suffix":""},{"dropping-particle":"","family":"Dubinsky","given":"Eric A","non-dropping-particle":"","parse-names":false,"suffix":""},{"dropping-particle":"","family":"Adams","given":"Paul D","non-dropping-particle":"","parse-names":false,"suffix":""},{"dropping-particle":"","family":"Arkin","given":"Adam P","non-dropping-particle":"","parse-names":false,"suffix":""},{"dropping-particle":"","family":"Fields","given":"Matthew W","non-dropping-particle":"","parse-names":false,"suffix":""},{"dropping-particle":"","family":"Zhou","given":"Jizhong","non-dropping-particle":"","parse-names":false,"suffix":""},{"dropping-particle":"","family":"Alm","given":"Eric J","non-dropping-particle":"","parse-names":false,"suffix":""},{"dropping-particle":"","family":"Hazen","given":"Terry C","non-dropping-particle":"","parse-names":false,"suffix":""}],"container-title":"mBio","id":"ITEM-5","issue":"3","issued":{"date-parts":[["2015"]]},"page":"e00326-15","title":"Natural Bacterial Communities Serve as Quantitative Geochemical Biosensors","type":"article-journal","volume":"6"},"uris":["http://www.mendeley.com/documents/?uuid=b1097c15-9488-4546-ba39-d4f7e3bcd44f"]},{"id":"ITEM-6","itemData":{"DOI":"10.1016/j.ecolind.2017.10.041","ISSN":"1470160X","abstract":"The backbone of benthic marine monitoring programs is the biological component, traditionally the macrofauna inventory. Such macrofauna-based environmental impact assessments (EIA), however, are very time consuming and expensive. To overcome these shortcomings, we used environmental metabarcoding to test the potential of protists as bioindicators in EIAs. Therefore, we analyzed taxonomic metabarcodes (V9 region of the SSU rRNA), obtained from sediment samples collected along a 400-m transect extending from below salmon cages towards the open sea along the predominant current flow. The obtained genetic data of protistan communities were compared to benchmark data obtained from traditional macrofauna surveys of the same samples. Ciliates emerged as the most powerful indicators mirroring the macrofauna benchmark patterns with statistical significance. Ordination analyses showed that ciliate communities resolved impacted sampling sites below and in immediate vicinity of the salmon cages even better than macrofauna communities. It can be concluded that ciliates allow for a better fine-scale resolution of impact conditions than traditional monitoring methods. Other protistan taxon groups such as diatoms and chrysophytes were not as successful as marine benthic indicators compared to ciliates. We conclude that the implementation of ciliate metabarcoding can substantially improve EIAs. We discuss further mandatory research needs to make ciliate metabarcoding a routine tool in official regulations for EIAs in salmon farming.In contrast, o","author":[{"dropping-particle":"","family":"Stoeck","given":"Thorsten","non-dropping-particle":"","parse-names":false,"suffix":""},{"dropping-particle":"","family":"Kochems","given":"Rebecca","non-dropping-particle":"","parse-names":false,"suffix":""},{"dropping-particle":"","family":"Forster","given":"Dominik","non-dropping-particle":"","parse-names":false,"suffix":""},{"dropping-particle":"","family":"Lejzerowicz","given":"Franck","non-dropping-particle":"","parse-names":false,"suffix":""},{"dropping-particle":"","family":"Pawlowski","given":"Jan","non-dropping-particle":"","parse-names":false,"suffix":""}],"container-title":"Ecological Indicators","id":"ITEM-6","issued":{"date-parts":[["2018"]]},"page":"153-164","publisher":"Elsevier","title":"Metabarcoding of benthic ciliate communities shows high potential for environmental monitoring in salmon aquaculture","type":"article-journal","volume":"85"},"uris":["http://www.mendeley.com/documents/?uuid=c347e569-339a-4a28-a17e-2110e58f97e6"]}],"mendeley":{"formattedCitation":"(Ferdous, 2009; Foissner and Berger, 1996; McArthur, 2001; Payne, 2013; Smith et al., 2015; Stoeck et al., 2018)","plainTextFormattedCitation":"(Ferdous, 2009; Foissner and Berger, 1996; McArthur, 2001; Payne, 2013; Smith et al., 2015; Stoeck et al., 2018)","previouslyFormattedCitation":"(Ferdous 2009; Foissner and Berger 1996; McArthur 2001; Payne 2013; Smith et al. 2015; Stoeck et al. 2018)"},"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Ferdous, 2009; Foissner and Berger, 1996; McArthur, 2001; Payne, 2013; Smith et al., 2015; Stoeck et al., 2018)</w:t>
      </w:r>
      <w:r>
        <w:rPr>
          <w:rStyle w:val="FootnoteReference"/>
          <w:color w:val="000000" w:themeColor="text1"/>
        </w:rPr>
        <w:fldChar w:fldCharType="end"/>
      </w:r>
      <w:r>
        <w:rPr>
          <w:color w:val="000000" w:themeColor="text1"/>
        </w:rPr>
        <w:t>.</w:t>
      </w:r>
      <w:r w:rsidR="002C57A6">
        <w:rPr>
          <w:color w:val="000000" w:themeColor="text1"/>
        </w:rPr>
        <w:t xml:space="preserve"> Consequently, recent studies advocate for the inclusion of more comprehensive communities</w:t>
      </w:r>
      <w:r w:rsidR="00FC4770">
        <w:rPr>
          <w:color w:val="000000" w:themeColor="text1"/>
        </w:rPr>
        <w:t xml:space="preserve">, </w:t>
      </w:r>
      <w:r w:rsidR="00FC4770" w:rsidRPr="00FC4770">
        <w:rPr>
          <w:color w:val="000000" w:themeColor="text1"/>
          <w:highlight w:val="yellow"/>
        </w:rPr>
        <w:t>i.e. entire microbiomes</w:t>
      </w:r>
      <w:r w:rsidR="00FC4770">
        <w:rPr>
          <w:color w:val="000000" w:themeColor="text1"/>
        </w:rPr>
        <w:t>,</w:t>
      </w:r>
      <w:r w:rsidR="002C57A6">
        <w:rPr>
          <w:color w:val="000000" w:themeColor="text1"/>
        </w:rPr>
        <w:t xml:space="preserve"> into ecological assessments and biodiversity studies in general </w:t>
      </w:r>
      <w:r w:rsidR="002C57A6">
        <w:rPr>
          <w:rStyle w:val="FootnoteReference"/>
          <w:color w:val="000000" w:themeColor="text1"/>
        </w:rPr>
        <w:fldChar w:fldCharType="begin" w:fldLock="1"/>
      </w:r>
      <w:r w:rsidR="002C57A6">
        <w:rPr>
          <w:color w:val="000000" w:themeColor="text1"/>
        </w:rPr>
        <w:instrText>ADDIN CSL_CITATION {"citationItems":[{"id":"ITEM-1","itemData":{"DOI":"10.1016/j.ejop.2016.02.003","ISSN":"16180429","abstract":"High-throughput amplicon sequencing of environmental DNA and/or RNA proved to be a powerful tool to describe protist diversity. This new approach called also the metabarcoding has totally transformed our view of protist diversity, revealing a large number of novel lineages and expanding the range of protist phylogenetic diversity at almost every taxonomic level. However, until now the objectives of the vast majority of metabarcoding studies were purely academic. Practical applications of protist metabarcoding are surprisingly scarce, despite the fact that several groups of protists are commonly used as bioindicators of environmental impacts in freshwater or marine ecosystems. Here, we are reviewing studies that examine the ecological applications of metabarcoding for two groups of well-known protist bioindicators: diatoms and foraminifera. The results of these studies show that despite some biological and technical biases, molecular data quite faithfully reflect the morphology-based biotic indices and provide a similar assessment of ecosystem status. In view of these results, protist metabarcoding appears as a rapid and accurate tool for the evaluation of the quality of aquatic ecosystems. Hence, we plead for integration of protist metabarcoding in future biomonitoring projects as a complement of traditional methods and a source of new biosensors for environmental impact assessment.","author":[{"dropping-particle":"","family":"Pawlowski","given":"J.","non-dropping-particle":"","parse-names":false,"suffix":""},{"dropping-particle":"","family":"Lejzerowicz","given":"F.","non-dropping-particle":"","parse-names":false,"suffix":""},{"dropping-particle":"","family":"Apotheloz-Perret-Gentil","given":"L.","non-dropping-particle":"","parse-names":false,"suffix":""},{"dropping-particle":"","family":"Visco","given":"J.","non-dropping-particle":"","parse-names":false,"suffix":""},{"dropping-particle":"","family":"Esling","given":"P.","non-dropping-particle":"","parse-names":false,"suffix":""}],"container-title":"European Journal of Protistology","id":"ITEM-1","issued":{"date-parts":[["2016"]]},"page":"12-25","publisher":"Elsevier GmbH","title":"Protist metabarcoding and environmental biomonitoring: Time for change","type":"article-journal","volume":"55"},"uris":["http://www.mendeley.com/documents/?uuid=6ede3179-0475-4e4c-9090-a44377ea9e39"]},{"id":"ITEM-2","itemData":{"DOI":"10.1139/gen-2018-0096","ISSN":"0831-2796","abstract":"© 2019 Published by NRC Research Press. The rapid loss of biodiversity, coupled with difficulties in species identification, call for innovative approaches to assess biodiversity. Insects make up a substantial proportion of extant diversity and play fundamental roles in any given ecosystem. To complement morphological species identification, new techniques such as metabarcoding make it possible to quantify insect diversity and insect-ecosystem interactions through DNA sequencing. Here we examine the potential of bulk insect samples (i.e., containing many non-sorted specimens) to assess prokaryote and eukaryote biodiversity and to complement the taxonomic coverage of soil samples. We sampled 25 sites on three continents and in various ecosystems, collecting insects with SLAM traps (Brazil) and Malaise traps (South Africa and Sweden). We then compared our diversity estimates with the results obtained with biodiversity data from soil samples from the same localities. We found a largely different taxonomic composition between the soil and insect samples, testifying to the potential of bulk insect samples to complement soil samples. Finally, we found that non-destructive DNA extraction protocols, which preserve insect specimens for morphological studies, constitute a promising choice for cost-effective biodiversity assessments. We propose that the sampling and sequencing of insect samples should become a standard complement for biodiversity studies based on environmental DNA.","author":[{"dropping-particle":"","family":"Ritter","given":"Camila D.","non-dropping-particle":"","parse-names":false,"suffix":""},{"dropping-particle":"","family":"Häggqvist","given":"Sibylle","non-dropping-particle":"","parse-names":false,"suffix":""},{"dropping-particle":"","family":"Karlsson","given":"Dave","non-dropping-particle":"","parse-names":false,"suffix":""},{"dropping-particle":"","family":"Sääksjärvi","given":"Ilari E.","non-dropping-particle":"","parse-names":false,"suffix":""},{"dropping-particle":"","family":"Muasya","given":"A. Muthama","non-dropping-particle":"","parse-names":false,"suffix":""},{"dropping-particle":"","family":"Nilsson","given":"R. Henrik","non-dropping-particle":"","parse-names":false,"suffix":""},{"dropping-particle":"","family":"Antonelli","given":"Alexandre","non-dropping-particle":"","parse-names":false,"suffix":""}],"container-title":"Genome","id":"ITEM-2","issue":"3","issued":{"date-parts":[["2019"]]},"page":"147-159","title":"Biodiversity assessments in the 21st century: the potential of insect traps to complement environmental samples for estimating eukaryotic and prokaryotic diversity using high-throughput DNA metabarcoding","type":"article-journal","volume":"62"},"uris":["http://www.mendeley.com/documents/?uuid=f0daaab2-0100-4cdb-a196-52b88616a26a"]}],"mendeley":{"formattedCitation":"(Pawlowski et al., 2016; Ritter et al., 2019)","plainTextFormattedCitation":"(Pawlowski et al., 2016; Ritter et al., 2019)","previouslyFormattedCitation":"(Pawlowski et al., 2016; Ritter et al., 2019)"},"properties":{"noteIndex":0},"schema":"https://github.com/citation-style-language/schema/raw/master/csl-citation.json"}</w:instrText>
      </w:r>
      <w:r w:rsidR="002C57A6">
        <w:rPr>
          <w:rStyle w:val="FootnoteReference"/>
          <w:color w:val="000000" w:themeColor="text1"/>
        </w:rPr>
        <w:fldChar w:fldCharType="separate"/>
      </w:r>
      <w:r w:rsidR="002C57A6" w:rsidRPr="00222941">
        <w:rPr>
          <w:bCs/>
          <w:noProof/>
          <w:color w:val="000000" w:themeColor="text1"/>
          <w:lang w:val="en-US"/>
        </w:rPr>
        <w:t>(Pawlowski et al., 2016; Ritter et al., 2019)</w:t>
      </w:r>
      <w:r w:rsidR="002C57A6">
        <w:rPr>
          <w:rStyle w:val="FootnoteReference"/>
          <w:color w:val="000000" w:themeColor="text1"/>
        </w:rPr>
        <w:fldChar w:fldCharType="end"/>
      </w:r>
      <w:r w:rsidR="002C57A6">
        <w:rPr>
          <w:color w:val="000000" w:themeColor="text1"/>
        </w:rPr>
        <w:t>.</w:t>
      </w:r>
    </w:p>
    <w:p w14:paraId="5FD6AC39" w14:textId="397BA5AF" w:rsidR="002C57A6" w:rsidRDefault="002C57A6" w:rsidP="004D5825">
      <w:pPr>
        <w:spacing w:line="360" w:lineRule="auto"/>
        <w:jc w:val="both"/>
        <w:rPr>
          <w:color w:val="000000" w:themeColor="text1"/>
        </w:rPr>
      </w:pPr>
    </w:p>
    <w:p w14:paraId="632EB6D5" w14:textId="1F69D5CD" w:rsidR="00222941" w:rsidRDefault="00222941" w:rsidP="002C57A6">
      <w:pPr>
        <w:spacing w:line="360" w:lineRule="auto"/>
        <w:ind w:firstLine="720"/>
        <w:jc w:val="both"/>
        <w:rPr>
          <w:rFonts w:ascii="Calibri" w:hAnsi="Calibri" w:cs="Calibri"/>
          <w:color w:val="FF0000"/>
        </w:rPr>
      </w:pPr>
      <w:r>
        <w:rPr>
          <w:color w:val="000000" w:themeColor="text1"/>
        </w:rPr>
        <w:t xml:space="preserve">However, </w:t>
      </w:r>
      <w:r w:rsidR="002C57A6">
        <w:rPr>
          <w:color w:val="000000" w:themeColor="text1"/>
        </w:rPr>
        <w:t>morphologic</w:t>
      </w:r>
      <w:r>
        <w:rPr>
          <w:color w:val="000000" w:themeColor="text1"/>
        </w:rPr>
        <w:t xml:space="preserve"> identification of </w:t>
      </w:r>
      <w:r w:rsidR="00FC4770" w:rsidRPr="00FC4770">
        <w:rPr>
          <w:color w:val="000000" w:themeColor="text1"/>
          <w:highlight w:val="yellow"/>
        </w:rPr>
        <w:t>the microbiome</w:t>
      </w:r>
      <w:r w:rsidR="00FC4770">
        <w:rPr>
          <w:color w:val="000000" w:themeColor="text1"/>
        </w:rPr>
        <w:t xml:space="preserve"> </w:t>
      </w:r>
      <w:r>
        <w:rPr>
          <w:color w:val="000000" w:themeColor="text1"/>
        </w:rPr>
        <w:t xml:space="preserve">most protist groups and prokaryotes is not practicable because of the lack of diagnostical traits, and DNA-based methods can sometimes be the only option to distinguish organisms </w:t>
      </w:r>
      <w:r>
        <w:rPr>
          <w:rStyle w:val="FootnoteReference"/>
          <w:color w:val="000000" w:themeColor="text1"/>
        </w:rPr>
        <w:fldChar w:fldCharType="begin" w:fldLock="1"/>
      </w:r>
      <w:r w:rsidR="002C57A6">
        <w:rPr>
          <w:color w:val="000000" w:themeColor="text1"/>
        </w:rPr>
        <w:instrText>ADDIN CSL_CITATION {"citationItems":[{"id":"ITEM-1","itemData":{"DOI":"10.1371/journal.pbio.1001419","ISBN":"1545-7885 (Electronic)\\r1544-9173 (Linking)","ISSN":"15449173","PMID":"23139639","abstract":"A group of protist experts proposes a two-step DNA barcoding approach, comprising a universal eukaryotic pre-barcode followed by group-specific barcodes, to unveil the hidden biodiversity of microbial eukaryotes.","author":[{"dropping-particle":"","family":"Pawlowski","given":"Jan","non-dropping-particle":"","parse-names":false,"suffix":""},{"dropping-particle":"","family":"Audic","given":"Stéphane","non-dropping-particle":"","parse-names":false,"suffix":""},{"dropping-particle":"","family":"Adl","given":"Sina","non-dropping-particle":"","parse-names":false,"suffix":""},{"dropping-particle":"","family":"Bass","given":"David","non-dropping-particle":"","parse-names":false,"suffix":""},{"dropping-particle":"","family":"Belbahri","given":"Lassaâd","non-dropping-particle":"","parse-names":false,"suffix":""},{"dropping-particle":"","family":"Berney","given":"Cédric","non-dropping-particle":"","parse-names":false,"suffix":""},{"dropping-particle":"","family":"Bowser","given":"Samuel S.","non-dropping-particle":"","parse-names":false,"suffix":""},{"dropping-particle":"","family":"Cepicka","given":"Ivan","non-dropping-particle":"","parse-names":false,"suffix":""},{"dropping-particle":"","family":"Decelle","given":"Johan","non-dropping-particle":"","parse-names":false,"suffix":""},{"dropping-particle":"","family":"Dunthorn","given":"Micah","non-dropping-particle":"","parse-names":false,"suffix":""},{"dropping-particle":"","family":"Fiore-Donno","given":"Anna Maria","non-dropping-particle":"","parse-names":false,"suffix":""},{"dropping-particle":"","family":"Gile","given":"Gillian H.","non-dropping-particle":"","parse-names":false,"suffix":""},{"dropping-particle":"","family":"Holzmann","given":"Maria","non-dropping-particle":"","parse-names":false,"suffix":""},{"dropping-particle":"","family":"Jahn","given":"Regine","non-dropping-particle":"","parse-names":false,"suffix":""},{"dropping-particle":"","family":"Jirků","given":"Miloslav","non-dropping-particle":"","parse-names":false,"suffix":""},{"dropping-particle":"","family":"Keeling","given":"Patrick J.","non-dropping-particle":"","parse-names":false,"suffix":""},{"dropping-particle":"","family":"Kostka","given":"Martin","non-dropping-particle":"","parse-names":false,"suffix":""},{"dropping-particle":"","family":"Kudryavtsev","given":"Alexander","non-dropping-particle":"","parse-names":false,"suffix":""},{"dropping-particle":"","family":"Lara","given":"Enrique","non-dropping-particle":"","parse-names":false,"suffix":""},{"dropping-particle":"","family":"Lukeš","given":"Julius","non-dropping-particle":"","parse-names":false,"suffix":""},{"dropping-particle":"","family":"Mann","given":"David G.","non-dropping-particle":"","parse-names":false,"suffix":""},{"dropping-particle":"","family":"Mitchell","given":"Edward A D","non-dropping-particle":"","parse-names":false,"suffix":""},{"dropping-particle":"","family":"Nitsche","given":"Frank","non-dropping-particle":"","parse-names":false,"suffix":""},{"dropping-particle":"","family":"Romeralo","given":"Maria","non-dropping-particle":"","parse-names":false,"suffix":""},{"dropping-particle":"","family":"Saunders","given":"Gary W.","non-dropping-particle":"","parse-names":false,"suffix":""},{"dropping-particle":"","family":"Simpson","given":"Alastair G B","non-dropping-particle":"","parse-names":false,"suffix":""},{"dropping-particle":"V.","family":"Smirnov","given":"Alexey","non-dropping-particle":"","parse-names":false,"suffix":""},{"dropping-particle":"","family":"Spouge","given":"John L.","non-dropping-particle":"","parse-names":false,"suffix":""},{"dropping-particle":"","family":"Stern","given":"Rowena F.","non-dropping-particle":"","parse-names":false,"suffix":""},{"dropping-particle":"","family":"Stoeck","given":"Thorsten","non-dropping-particle":"","parse-names":false,"suffix":""},{"dropping-particle":"","family":"Zimmermann","given":"Jonas","non-dropping-particle":"","parse-names":false,"suffix":""},{"dropping-particle":"","family":"Schindel","given":"David","non-dropping-particle":"","parse-names":false,"suffix":""},{"dropping-particle":"","family":"Vargas","given":"Colomban","non-dropping-particle":"de","parse-names":false,"suffix":""}],"container-title":"PLoS Biology","id":"ITEM-1","issue":"11","issued":{"date-parts":[["2012"]]},"page":"e1001419","title":"CBOL Protist Working Group: Barcoding Eukaryotic Richness beyond the Animal, Plant, and Fungal Kingdoms","type":"article-journal","volume":"10"},"uris":["http://www.mendeley.com/documents/?uuid=d3b5c481-9ec8-387d-9a98-5daaf16acbc2"]},{"id":"ITEM-2","itemData":{"DOI":"10.1111/j.1096-0031.2003.00008.x","ISSN":"07483007","abstract":"So-called DNA barcodes have recently been proposed to answer the problem of specimen identification and to quantify global biodiversity. We show that this proposition is wanting in terms of rationale, methodology and interpretation of results. In addition to falling short of all its stated goals, the method abandons the benefits of morphological studies in favor of a limited molecular identification system that would ultimately impede our understanding of biodiversity © The Willi Hennig Society 2004.","author":[{"dropping-particle":"","family":"Will","given":"K. W.","non-dropping-particle":"","parse-names":false,"suffix":""},{"dropping-particle":"","family":"Rubinoff","given":"D.","non-dropping-particle":"","parse-names":false,"suffix":""}],"container-title":"Cladistics","id":"ITEM-2","issue":"1","issued":{"date-parts":[["2004"]]},"page":"47-55","title":"Myth of the molecule: DNA barcodes for species cannot replace morphology for identification and classification","type":"article-journal","volume":"20"},"uris":["http://www.mendeley.com/documents/?uuid=d68af76c-c299-4be8-b538-48197f14f66a"]}],"mendeley":{"formattedCitation":"(Pawlowski et al., 2012; Will and Rubinoff, 2004)","plainTextFormattedCitation":"(Pawlowski et al., 2012; Will and Rubinoff, 2004)","previouslyFormattedCitation":"(Pawlowski et al. 2012; Will and Rubinoff 2004)"},"properties":{"noteIndex":0},"schema":"https://github.com/citation-style-language/schema/raw/master/csl-citation.json"}</w:instrText>
      </w:r>
      <w:r>
        <w:rPr>
          <w:rStyle w:val="FootnoteReference"/>
          <w:color w:val="000000" w:themeColor="text1"/>
        </w:rPr>
        <w:fldChar w:fldCharType="separate"/>
      </w:r>
      <w:r w:rsidR="002C57A6" w:rsidRPr="002C57A6">
        <w:rPr>
          <w:bCs/>
          <w:noProof/>
          <w:color w:val="000000" w:themeColor="text1"/>
          <w:lang w:val="en-US"/>
        </w:rPr>
        <w:t>(Pawlowski et al., 2012; Will and Rubinoff, 2004)</w:t>
      </w:r>
      <w:r>
        <w:rPr>
          <w:rStyle w:val="FootnoteReference"/>
          <w:color w:val="000000" w:themeColor="text1"/>
        </w:rPr>
        <w:fldChar w:fldCharType="end"/>
      </w:r>
      <w:r w:rsidR="002C57A6">
        <w:rPr>
          <w:color w:val="000000" w:themeColor="text1"/>
        </w:rPr>
        <w:t xml:space="preserve">. DNA-based biomonitoring methods have been proposed as a GOOD ADDITION to morphologic identification. While DNA Metabarcoding </w:t>
      </w:r>
      <w:r w:rsidR="002C57A6">
        <w:rPr>
          <w:color w:val="000000" w:themeColor="text1"/>
        </w:rPr>
        <w:fldChar w:fldCharType="begin" w:fldLock="1"/>
      </w:r>
      <w:r w:rsidR="002C57A6">
        <w:rPr>
          <w:color w:val="000000" w:themeColor="text1"/>
        </w:rPr>
        <w:instrText>ADDIN CSL_CITATION {"citationItems":[{"id":"ITEM-1","itemData":{"author":[{"dropping-particle":"","family":"Taberlet","given":"Pierre","non-dropping-particle":"","parse-names":false,"suffix":""},{"dropping-particle":"","family":"Coissac","given":"Eric","non-dropping-particle":"","parse-names":false,"suffix":""},{"dropping-particle":"","family":"Pompanon","given":"François","non-dropping-particle":"","parse-names":false,"suffix":""},{"dropping-particle":"","family":"Brochmann","given":"Christian","non-dropping-particle":"","parse-names":false,"suffix":""},{"dropping-particle":"","family":"Willerslev","given":"Eske","non-dropping-particle":"","parse-names":false,"suffix":""}],"container-title":"Molecular Ecology","id":"ITEM-1","issued":{"date-parts":[["2012"]]},"page":"2045-2050","title":"Towards next-generation biodiversity assessment using DNA metabarcoding","type":"article-journal","volume":"21"},"uris":["http://www.mendeley.com/documents/?uuid=ca3d7bff-7756-4778-9ffb-21a2c6cd032e"]}],"mendeley":{"formattedCitation":"(Taberlet et al., 2012)","plainTextFormattedCitation":"(Taberlet et al., 2012)"},"properties":{"noteIndex":0},"schema":"https://github.com/citation-style-language/schema/raw/master/csl-citation.json"}</w:instrText>
      </w:r>
      <w:r w:rsidR="002C57A6">
        <w:rPr>
          <w:color w:val="000000" w:themeColor="text1"/>
        </w:rPr>
        <w:fldChar w:fldCharType="separate"/>
      </w:r>
      <w:r w:rsidR="002C57A6" w:rsidRPr="002C57A6">
        <w:rPr>
          <w:noProof/>
          <w:color w:val="000000" w:themeColor="text1"/>
        </w:rPr>
        <w:t>(Taberlet et al., 2012)</w:t>
      </w:r>
      <w:r w:rsidR="002C57A6">
        <w:rPr>
          <w:color w:val="000000" w:themeColor="text1"/>
        </w:rPr>
        <w:fldChar w:fldCharType="end"/>
      </w:r>
      <w:r w:rsidR="002C57A6">
        <w:rPr>
          <w:color w:val="000000" w:themeColor="text1"/>
        </w:rPr>
        <w:t xml:space="preserve"> has established </w:t>
      </w:r>
      <w:r w:rsidR="002C57A6">
        <w:rPr>
          <w:color w:val="000000" w:themeColor="text1"/>
        </w:rPr>
        <w:lastRenderedPageBreak/>
        <w:t xml:space="preserve">as an effective, DNA-based biomonitoring METHOD, </w:t>
      </w:r>
      <w:r w:rsidR="002C57A6">
        <w:rPr>
          <w:rFonts w:ascii="Calibri" w:hAnsi="Calibri" w:cs="Calibri"/>
          <w:color w:val="000000" w:themeColor="text1"/>
        </w:rPr>
        <w:t>the method is also known to BRING ERRORS. The main issue of DNA Metabarcoding is primer bias introduced during DNA amplification, due to</w:t>
      </w:r>
      <w:r w:rsidR="002C57A6" w:rsidRPr="004D1350">
        <w:rPr>
          <w:rFonts w:ascii="Calibri" w:hAnsi="Calibri" w:cs="Calibri"/>
          <w:color w:val="000000" w:themeColor="text1"/>
        </w:rPr>
        <w:t xml:space="preserve"> varying </w:t>
      </w:r>
      <w:r w:rsidR="002C57A6">
        <w:rPr>
          <w:rFonts w:ascii="Calibri" w:hAnsi="Calibri" w:cs="Calibri"/>
          <w:color w:val="000000" w:themeColor="text1"/>
        </w:rPr>
        <w:t xml:space="preserve">primer </w:t>
      </w:r>
      <w:r w:rsidR="002C57A6" w:rsidRPr="004D1350">
        <w:rPr>
          <w:rFonts w:ascii="Calibri" w:hAnsi="Calibri" w:cs="Calibri"/>
          <w:color w:val="000000" w:themeColor="text1"/>
        </w:rPr>
        <w:t xml:space="preserve">binding affinities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156","ISSN":"1755098X","abstract":"Predicting whether a predator is capable of affecting the dynamics of a prey species in the field implies the analysis of the complete diet of the predator, not simply rates of predation on a target taxon. Here, we employed the Ion Torrent next-generation sequencing technology to investigate the diet of a generalist arthropod predator. A complete dietary analysis requires the use of general primers, but these will also amplify the predator unless suppressed using a blocking probe. However, blocking probes can potentially block other species, particularly if they are phylogenetically close. Here, we aimed to demonstrate that enough prey sequence could be obtained without blocking probes. In communities with many predators, this approach obviates the need to design and test numerous blocking primers, thus making analysis of complex community food webs a viable proposition. We applied this approach to the analysis of predation by the linyphiid spider Oedothorax fuscus in an arable field. We obtained over two million raw reads. After discarding the low-quality and predator reads, the libraries still contained over 61 000 prey reads (3% of the raw reads; 6% of reads passing quality control). The libraries were rich in Collembola, Lepidoptera, Diptera and Nematoda. They also contained sequences derived from several spider species and from horticultural pests (aphids). Oedothorax fuscus is common in UK cereal fields, and the results showed that it is exploiting a wide range of prey. Next-generation sequencing using general primers but without blocking probes provided ample sequences for analysis of the prey range of this spider and proved to be a simple and inexpensive approach. © 2013 John Wiley  &amp;  Sons Ltd.","author":[{"dropping-particle":"","family":"Piñol","given":"J.","non-dropping-particle":"","parse-names":false,"suffix":""},{"dropping-particle":"","family":"San Andrés","given":"V.","non-dropping-particle":"","parse-names":false,"suffix":""},{"dropping-particle":"","family":"Clare","given":"E. L.","non-dropping-particle":"","parse-names":false,"suffix":""},{"dropping-particle":"","family":"Mir","given":"G.","non-dropping-particle":"","parse-names":false,"suffix":""},{"dropping-particle":"","family":"Symondson","given":"W. O.C.","non-dropping-particle":"","parse-names":false,"suffix":""}],"container-title":"Molecular Ecology Resources","id":"ITEM-1","issue":"1","issued":{"date-parts":[["2014"]]},"page":"18-26","title":"A pragmatic approach to the analysis of diets of generalist predators: The use of next-generation sequencing with no blocking probes","type":"article-journal","volume":"14"},"uris":["http://www.mendeley.com/documents/?uuid=5eba48e7-b437-474e-82a5-7daebe40964b"]},{"id":"ITEM-2","itemData":{"DOI":"10.1371/journal.pone.0130324","ISBN":"10.1371/journal.pone.0130324","ISSN":"19326203","PMID":"26154168","abstract":"Metabarcoding is an emerging genetic tool to rapidly assess biodiversity in ecosystems. It involves high-throughput sequencing of a standard gene from an environmental sample and comparison to a reference database. However, no consensus has emerged regarding laboratory pipelines to screen species diversity and infer species abundances from environmental samples. In particular, the effect of primer bias and the detection limit for specimens with a low biomass has not been systematically examined, when processing samples in bulk. We developed and tested a DNA metabarcoding protocol that utilises the standard cytochrome c oxidase subunit I (COI) barcoding fragment to detect freshwater macroinvertebrate taxa. DNA was extracted in bulk, amplified in a single PCR step, and purified, and the libraries were directly sequenced in two independent MiSeq runs (300-bp paired-end reads). Specifically, we assessed the influence of specimen biomass on sequence read abundance by sequencing 31 specimens of a stonefly species with known haplotypes spanning three orders of magnitude in biomass (experiment I). Then, we tested the recovery of 52 different freshwater invertebrate taxa of similar biomass using the same standard barcoding primers (experiment II). Each experiment was replicated ten times to maximise statistical power. The results of both experiments were consistent across replicates. We found a distinct positive correlation between species biomass and resulting numbers of MiSeq reads. Furthermore, we reliably recovered 83% of the 52 taxa used to test primer bias. However, sequence abundance varied by four orders of magnitudes between taxa despite the use of similar amounts of biomass. Our metabarcoding approach yielded reliable results for high-throughput assessments. However, the results indicated that primer efficiency is highly species-specific, which would prevent straightforward assessments of species abundance and biomass in a sample. Thus, PCR-based metabarcoding assessments of biodiversity should rely on presence-absence metrics.","author":[{"dropping-particle":"","family":"Elbrecht","given":"Vasco","non-dropping-particle":"","parse-names":false,"suffix":""},{"dropping-particle":"","family":"Leese","given":"Florian","non-dropping-particle":"","parse-names":false,"suffix":""}],"container-title":"PLoS ONE","id":"ITEM-2","issue":"7","issued":{"date-parts":[["2015"]]},"page":"1-16","title":"Can DNA-based ecosystem assessments quantify species abundance? Testing primer bias and biomass-sequence relationships with an innovative metabarcoding protocol","type":"article-journal","volume":"10"},"uris":["http://www.mendeley.com/documents/?uuid=d766e5ba-26d4-4704-9ea4-143d65cdae7d"]},{"id":"ITEM-3","itemData":{"DOI":"10.1038/s41598-017-17333-x","ISSN":"20452322","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3","issue":"1","issued":{"date-parts":[["2017"]]},"page":"1-12","title":"Estimating and mitigating amplification bias in qualitative and quantitative arthropod metabarcoding","type":"article-journal","volume":"7"},"uris":["http://www.mendeley.com/documents/?uuid=c5d7223c-3c64-4b0f-bf46-d3f70675000e"]},{"id":"ITEM-4","itemData":{"DOI":"10.1111/2041-210X.12849","ISSN":"2041210X","abstract":"© 2017 British Ecological Society. Metabarcoding of environmental samples has many challenges and limitations that require carefully considered laboratory and analysis workflows to ensure reliable results. We explore how decisions regarding study design, laboratory set-up, and bioinformatic processing affect the final results, and provide guidelines for reliable study of environmental samples. We evaluate the performance of four primer sets targeting COI and 16S regions characterizing arthropod diversity in bat faecal samples, and investigate how metabarcoding results are affected by parameters including: (1) number of PCR replicates per sample, (2) sequencing depth, (3) PCR replicate processing strategy (i.e. either additively, by combining the sequences obtained from the PCR replicates, or restrictively, by only retaining sequences that occur in multiple PCR replicates for each sample), (4) minimum copy number for sequences to be retained, (5) chimera removal, and (6) similarity thresholds for Operational Taxonomic Unit (OTU) clustering. Lastly, we measure within- and between-taxa dissimilarities when using sequences from public databases to determine the most appropriate thresholds for OTU clustering and taxonomy assignment. Our results show that the use of multiple primer sets reduces taxonomic biases and increases taxonomic coverage. Taxonomic profiles resulting from each primer set are principally affected by how many PCR replicates are carried out per sample and how sequences are filtered across them, the sequence copy number threshold and the OTU clustering threshold. We also report considerable diversity differences between PCR replicates from each sample. Sequencing depth increases the dissimilarity between PCR replicates unless the bioinformatic strategies to remove allegedly artefactual sequences are adjusted according to the number of analysed sequences. Finally, we show that the appropriate identity thresholds for OTU clustering and taxonomy assignment differ between markers. Metabarcoding of complex environmental samples ideally requires (1) investigation of whether more than one primer sets targeting the same taxonomic group is needed to offset primer biases, (2) more than one PCR replicate per sample, (3) bioinformatic processing of sequences that balance diversity detection with removal of artefactual sequences, and (4) empirical selection of OTU clustering and taxonomy assignment thresholds tailored to each marker and the obtained taxa.","author":[{"dropping-particle":"","family":"Alberdi","given":"Antton","non-dropping-particle":"","parse-names":false,"suffix":""},{"dropping-particle":"","family":"Aizpurua","given":"Ostaizka","non-dropping-particle":"","parse-names":false,"suffix":""},{"dropping-particle":"","family":"Gilbert","given":"M. Thomas P.","non-dropping-particle":"","parse-names":false,"suffix":""},{"dropping-particle":"","family":"Bohmann","given":"Kristine","non-dropping-particle":"","parse-names":false,"suffix":""}],"container-title":"Methods in Ecology and Evolution","id":"ITEM-4","issue":"1","issued":{"date-parts":[["2018"]]},"page":"134-147","title":"Scrutinizing key steps for reliable metabarcoding of environmental samples","type":"article-journal","volume":"9"},"uris":["http://www.mendeley.com/documents/?uuid=ae92f239-ceef-4137-989b-8fae83dc349f"]},{"id":"ITEM-5","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5","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Alberdi et al. 2018; Elbrecht and Leese 2015; Krehenwinkel et al. 2017; Piñol et al. 2014; Piper et al. 2019)","plainTextFormattedCitation":"(Alberdi et al. 2018; Elbrecht and Leese 2015; Krehenwinkel et al. 2017; Piñol et al. 2014; Piper et al. 2019)","previouslyFormattedCitation":"(Alberdi et al. 2018; Elbrecht and Leese 2015; Krehenwinkel et al. 2017; Piñol et al. 2014; Piper et al.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Alberdi et al. 2018; Elbrecht and Leese 2015; Krehenwinkel et al. 2017; Piñol et al. 2014; Piper et al. 2019)</w:t>
      </w:r>
      <w:r w:rsidR="002C57A6">
        <w:rPr>
          <w:rStyle w:val="FootnoteReference"/>
          <w:rFonts w:ascii="Calibri" w:hAnsi="Calibri" w:cs="Calibri"/>
          <w:color w:val="000000" w:themeColor="text1"/>
        </w:rPr>
        <w:fldChar w:fldCharType="end"/>
      </w:r>
      <w:r w:rsidR="002C57A6" w:rsidRPr="004D1350">
        <w:rPr>
          <w:rFonts w:ascii="Calibri" w:hAnsi="Calibri" w:cs="Calibri"/>
          <w:color w:val="000000" w:themeColor="text1"/>
        </w:rPr>
        <w:t>.</w:t>
      </w:r>
      <w:r w:rsidR="002C57A6">
        <w:rPr>
          <w:rFonts w:ascii="Calibri" w:hAnsi="Calibri" w:cs="Calibri"/>
          <w:color w:val="000000" w:themeColor="text1"/>
        </w:rPr>
        <w:t xml:space="preserve"> Additionally, PCR bias is introduced during the PCR process by GC preference of the polymerase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11/1755-0998.12895","ISSN":"17550998","abstract":"Abstract DNA metabarcoding is an increasingly popular method to characterize and quantify biodiversity in environmental samples. Metabarcoding approaches simultaneously amplify a short, variable genomic region, or “barcode,” from a broad taxonomic group via the polymerase chain reaction (PCR), using universal primers that anneal to flanking conserved regions. Results of these experiments are reported as occurrence data, which provide a list of taxa amplified from the sample, or relative abundance data, which measure the relative contribution of each taxon to the overall composition of amplified product. The accuracy of both occurrence and relative abundance estimates can be affected by a variety of biological and technical biases. For example, taxa with larger biomass may be better represented in environmental samples than those with smaller biomass. Here, we explore how polymerase choice, a potential source of technical bias, might influence results in metabarcoding experiments. We compared potential biases of six commercially available polymerases using a combination of mixtures of amplifiable synthetic sequences and real sedimentary DNA extracts. We find that polymerase choice can affect both occurrence and relative abundance estimates and that the main source of this bias appears to be polymerase preference for sequences with specific GC contents. We further recommend an experimental approach for metabarcoding based on results of our synthetic experiments.","author":[{"dropping-particle":"V.","family":"Nichols","given":"Ruth","non-dropping-particle":"","parse-names":false,"suffix":""},{"dropping-particle":"","family":"Vollmers","given":"Christopher","non-dropping-particle":"","parse-names":false,"suffix":""},{"dropping-particle":"","family":"Newsom","given":"Lee A.","non-dropping-particle":"","parse-names":false,"suffix":""},{"dropping-particle":"","family":"Wang","given":"Yue","non-dropping-particle":"","parse-names":false,"suffix":""},{"dropping-particle":"","family":"Heintzman","given":"Peter D.","non-dropping-particle":"","parse-names":false,"suffix":""},{"dropping-particle":"","family":"Leighton","given":"McKenna","non-dropping-particle":"","parse-names":false,"suffix":""},{"dropping-particle":"","family":"Green","given":"Richard E.","non-dropping-particle":"","parse-names":false,"suffix":""},{"dropping-particle":"","family":"Shapiro","given":"Beth","non-dropping-particle":"","parse-names":false,"suffix":""}],"container-title":"Molecular Ecology Resources","id":"ITEM-1","issue":"5","issued":{"date-parts":[["2018"]]},"page":"927-939","title":"Minimizing polymerase biases in metabarcoding","type":"article-journal","volume":"18"},"uris":["http://www.mendeley.com/documents/?uuid=d31e5053-8749-41c4-96ca-a4858fbed8cc"]},{"id":"ITEM-2","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2","issue":"3","issued":{"date-parts":[["2019"]]},"page":"e00163-19","title":"The Impact of DNA Polymerase and Number of Rounds of Amplification in PCR on 16S rRNA Gene Sequence Data","type":"article-journal","volume":"4"},"uris":["http://www.mendeley.com/documents/?uuid=c2678d95-e7ca-4ca7-9407-4863719cc5ed"]}],"mendeley":{"formattedCitation":"(Nichols et al. 2018; Sze and Schloss 2019)","plainTextFormattedCitation":"(Nichols et al. 2018; Sze and Schloss 2019)","previouslyFormattedCitation":"(Nichols et al. 2018;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bCs/>
          <w:noProof/>
          <w:color w:val="000000" w:themeColor="text1"/>
          <w:lang w:val="en-US"/>
        </w:rPr>
        <w:t>(Nichols et al. 2018;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PCR inhibi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author":[{"dropping-particle":"","family":"Taberlet","given":"Pierre","non-dropping-particle":"","parse-names":false,"suffix":""},{"dropping-particle":"","family":"Griffin","given":"Sally","non-dropping-particle":"","parse-names":false,"suffix":""},{"dropping-particle":"","family":"Goossens","given":"Benoît","non-dropping-particle":"","parse-names":false,"suffix":""},{"dropping-particle":"","family":"Questiau","given":"Sophie","non-dropping-particle":"","parse-names":false,"suffix":""},{"dropping-particle":"","family":"Manceau","given":"Valérie","non-dropping-particle":"","parse-names":false,"suffix":""},{"dropping-particle":"","family":"Escaravage","given":"Nathalie","non-dropping-particle":"","parse-names":false,"suffix":""},{"dropping-particle":"","family":"Waits","given":"Lisette P","non-dropping-particle":"","parse-names":false,"suffix":""},{"dropping-particle":"","family":"Bouvet","given":"Jean","non-dropping-particle":"","parse-names":false,"suffix":""}],"container-title":"Nucleic Acid Research","id":"ITEM-1","issue":"16","issued":{"date-parts":[["1996"]]},"page":"3189-3194","title":"Reliable genotyping of samll samples with very low DNA quantities using PCR","type":"article-journal","volume":"24"},"uris":["http://www.mendeley.com/documents/?uuid=72318c9a-5a4a-4d18-a466-da4f4f7617ac"]},{"id":"ITEM-2","itemData":{"DOI":"10.1111/1755-0998.12285","ISBN":"1755-0998","ISSN":"17550998","PMID":"24890199","abstract":"Environmental DNA (eDNA) detection has emerged as a powerful tool for monitoring aquatic organisms, but much remains unknown about the dynamics of aquatic eDNA over a range of environmental conditions. DNA concentrations in streams and rivers will depend not only on the equilibrium between DNA entering the water and DNA leaving the system through degradation, but also on downstream transport. To improve understanding of the dynamics of eDNA concentration in lotic systems, we introduced caged trout into two fishless headwater streams and took eDNA samples at evenly spaced downstream intervals. This was repeated 18 times from mid-summer through autumn, over flows ranging from approximately 1-96 L/s. We used quantitative PCR to relate DNA copy number to distance from source. We found that regardless of flow, there were detectable levels of DNA at 239.5 m. The main effect of flow on eDNA counts was in opposite directions in the two streams. At the lowest flows, eDNA counts were highest close to the source and quickly trailed off over distance. At the highest flows, DNA counts were relatively low both near and far from the source. Biomass was positively related to eDNA copy number in both streams. A combination of cell settling, turbulence and dilution effects is probably responsible for our observations. Additionally, during high leaf deposition periods, the presence of inhibitors resulted in no amplification for high copy number samples in the absence of an inhibition-releasing strategy, demonstrating the necessity to carefully consider inhibition in eDNA analysis.","author":[{"dropping-particle":"","family":"Jane","given":"Stephen F.","non-dropping-particle":"","parse-names":false,"suffix":""},{"dropping-particle":"","family":"Wilcox","given":"Taylor M.","non-dropping-particle":"","parse-names":false,"suffix":""},{"dropping-particle":"","family":"Mckelvey","given":"Kevin S.","non-dropping-particle":"","parse-names":false,"suffix":""},{"dropping-particle":"","family":"Young","given":"Michael K.","non-dropping-particle":"","parse-names":false,"suffix":""},{"dropping-particle":"","family":"Schwartz","given":"Michael K.","non-dropping-particle":"","parse-names":false,"suffix":""},{"dropping-particle":"","family":"Lowe","given":"Winsor H.","non-dropping-particle":"","parse-names":false,"suffix":""},{"dropping-particle":"","family":"Letcher","given":"Benjamin H.","non-dropping-particle":"","parse-names":false,"suffix":""},{"dropping-particle":"","family":"Whiteley","given":"Andrew R.","non-dropping-particle":"","parse-names":false,"suffix":""}],"container-title":"Molecular Ecology Resources","id":"ITEM-2","issue":"1","issued":{"date-parts":[["2015"]]},"page":"216-227","title":"Distance, flow and PCR inhibition: EDNA dynamics in two headwater streams","type":"article-journal","volume":"15"},"uris":["http://www.mendeley.com/documents/?uuid=bdcd3b61-f1c5-4cc6-b336-6184379c0248"]}],"mendeley":{"formattedCitation":"(Jane et al. 2015; Taberlet et al. 1996)","plainTextFormattedCitation":"(Jane et al. 2015; Taberlet et al. 1996)","previouslyFormattedCitation":"(Jane et al. 2015; Taberlet et al. 1996)"},"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324684">
        <w:rPr>
          <w:rFonts w:ascii="Calibri" w:hAnsi="Calibri" w:cs="Calibri"/>
          <w:bCs/>
          <w:noProof/>
          <w:color w:val="000000" w:themeColor="text1"/>
          <w:lang w:val="en-US"/>
        </w:rPr>
        <w:t>(Jane et al. 2015; Taberlet et al. 1996)</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and chimera formation </w:t>
      </w:r>
      <w:r w:rsidR="002C57A6">
        <w:rPr>
          <w:rStyle w:val="FootnoteReference"/>
          <w:rFonts w:ascii="Calibri" w:hAnsi="Calibri" w:cs="Calibri"/>
          <w:color w:val="000000" w:themeColor="text1"/>
        </w:rPr>
        <w:fldChar w:fldCharType="begin" w:fldLock="1"/>
      </w:r>
      <w:r w:rsidR="002C57A6">
        <w:rPr>
          <w:rFonts w:ascii="Calibri" w:hAnsi="Calibri" w:cs="Calibri"/>
          <w:color w:val="000000" w:themeColor="text1"/>
        </w:rPr>
        <w:instrText>ADDIN CSL_CITATION {"citationItems":[{"id":"ITEM-1","itemData":{"DOI":"10.1128/msphere.00163-19","ISSN":"23795042","abstract":"PCR amplification of 16S rRNA genes is a critical yet underappreciated step in the generation of sequence data to describe the taxonomic composition of microbial communities. Numerous factors in the design of PCR can impact the sequencing error rate, the abundance of chimeric sequences, and the degree to which the fragments in the product represent their abundance in the original sample (i.e., bias). We compared the performance of high fidelity polymerases and various numbers of rounds of amplification when amplifying a mock community and human stool samples. Although it was impossible to derive specific recommendations, we did observe general trends. Namely, using a polymerase with the highest possible fidelity and minimizing the number of rounds of PCR reduced the sequencing error rate, fraction of chimeric sequences, and bias. Evidence of bias at the sequence level was subtle and could not be ascribed to the fragments’ fraction of bases that were guanines or cytosines. When analyzing mock community data, the amount that the community deviated from the expected composition increased with the number of rounds of PCR. This bias was inconsistent for human stool samples. Overall, the results underscore the difficulty of comparing sequence data that are generated by different PCR protocols. However, the results indicate that the variation in human stool samples is generally larger than that introduced by the choice of polymerase or number of rounds of PCR. IMPORTANCE A steep decline in sequencing costs drove an explosion in studies characterizing microbial communities from diverse environments. Although a significant amount of effort has gone into understanding the error profiles of DNA sequencers, little has been done to understand the downstream effects of the PCR amplification protocol. We quantified the effects of the choice of polymerase and number of PCR cycles on the quality of downstream data. We found that these choices can have a profound impact on the way that a microbial community is represented in the sequence data. The effects are relatively small compared to the variation in human stool samples; however, care should be taken to use polymerases with the highest possible fidelity and to minimize the number of rounds of PCR. These results also underscore that it is not possible to directly compare sequence data generated under different PCR conditions.","author":[{"dropping-particle":"","family":"Sze","given":"Marc A.","non-dropping-particle":"","parse-names":false,"suffix":""},{"dropping-particle":"","family":"Schloss","given":"Patrick D.","non-dropping-particle":"","parse-names":false,"suffix":""}],"container-title":"mSphere","id":"ITEM-1","issue":"3","issued":{"date-parts":[["2019"]]},"page":"e00163-19","title":"The Impact of DNA Polymerase and Number of Rounds of Amplification in PCR on 16S rRNA Gene Sequence Data","type":"article-journal","volume":"4"},"uris":["http://www.mendeley.com/documents/?uuid=c2678d95-e7ca-4ca7-9407-4863719cc5ed"]},{"id":"ITEM-2","itemData":{"DOI":"10.1093/gigascience/giz092","ISSN":"2047-217X","abstract":"&lt;p&gt;Trap-based surveillance strategies are widely used for monitoring of invasive insect species, aiming to detect newly arrived exotic taxa as well as track the population levels of established or endemic pests. Where these surveillance traps have low specificity and capture non-target endemic species in excess of the target pests, the need for extensive specimen sorting and identification creates a major diagnostic bottleneck. While the recent development of standardized molecular diagnostics has partly alleviated this requirement, the single specimen per reaction nature of these methods does not readily scale to the sheer number of insects trapped in surveillance programmes. Consequently, target lists are often restricted to a few high-priority pests, allowing unanticipated species to avoid detection and potentially establish populations.&lt;/p&gt;","author":[{"dropping-particle":"","family":"Piper","given":"Alexander M","non-dropping-particle":"","parse-names":false,"suffix":""},{"dropping-particle":"","family":"Batovska","given":"Jana","non-dropping-particle":"","parse-names":false,"suffix":""},{"dropping-particle":"","family":"Cogan","given":"Noel O I","non-dropping-particle":"","parse-names":false,"suffix":""},{"dropping-particle":"","family":"Weiss","given":"John","non-dropping-particle":"","parse-names":false,"suffix":""},{"dropping-particle":"","family":"Cunningham","given":"John Paul","non-dropping-particle":"","parse-names":false,"suffix":""},{"dropping-particle":"","family":"Rodoni","given":"Brendan C","non-dropping-particle":"","parse-names":false,"suffix":""},{"dropping-particle":"","family":"Blacket","given":"Mark J","non-dropping-particle":"","parse-names":false,"suffix":""}],"container-title":"GigaScience","id":"ITEM-2","issue":"8","issued":{"date-parts":[["2019"]]},"page":"1-22","publisher":"Oxford University Press","title":"Prospects and challenges of implementing DNA metabarcoding for high-throughput insect surveillance","type":"article-journal","volume":"8"},"uris":["http://www.mendeley.com/documents/?uuid=882e99ad-6151-4097-851d-f3746fb79f88"]}],"mendeley":{"formattedCitation":"(Piper et al. 2019; Sze and Schloss 2019)","plainTextFormattedCitation":"(Piper et al. 2019; Sze and Schloss 2019)","previouslyFormattedCitation":"(Piper et al. 2019; Sze and Schloss 2019)"},"properties":{"noteIndex":0},"schema":"https://github.com/citation-style-language/schema/raw/master/csl-citation.json"}</w:instrText>
      </w:r>
      <w:r w:rsidR="002C57A6">
        <w:rPr>
          <w:rStyle w:val="FootnoteReference"/>
          <w:rFonts w:ascii="Calibri" w:hAnsi="Calibri" w:cs="Calibri"/>
          <w:color w:val="000000" w:themeColor="text1"/>
        </w:rPr>
        <w:fldChar w:fldCharType="separate"/>
      </w:r>
      <w:r w:rsidR="002C57A6" w:rsidRPr="00762679">
        <w:rPr>
          <w:rFonts w:ascii="Calibri" w:hAnsi="Calibri" w:cs="Calibri"/>
          <w:noProof/>
          <w:color w:val="000000" w:themeColor="text1"/>
        </w:rPr>
        <w:t>(Piper et al. 2019; Sze and Schloss 2019)</w:t>
      </w:r>
      <w:r w:rsidR="002C57A6">
        <w:rPr>
          <w:rStyle w:val="FootnoteReference"/>
          <w:rFonts w:ascii="Calibri" w:hAnsi="Calibri" w:cs="Calibri"/>
          <w:color w:val="000000" w:themeColor="text1"/>
        </w:rPr>
        <w:fldChar w:fldCharType="end"/>
      </w:r>
      <w:r w:rsidR="002C57A6">
        <w:rPr>
          <w:rFonts w:ascii="Calibri" w:hAnsi="Calibri" w:cs="Calibri"/>
          <w:color w:val="000000" w:themeColor="text1"/>
        </w:rPr>
        <w:t xml:space="preserve">.  </w:t>
      </w:r>
      <w:r w:rsidR="002C57A6" w:rsidRPr="002C57A6">
        <w:rPr>
          <w:rFonts w:ascii="Calibri" w:hAnsi="Calibri" w:cs="Calibri"/>
          <w:color w:val="FF0000"/>
        </w:rPr>
        <w:t>Consequently, DNA metabarcoding is unsuitable for biodiversity surveys</w:t>
      </w:r>
      <w:r w:rsidR="00FC4770">
        <w:rPr>
          <w:rFonts w:ascii="Calibri" w:hAnsi="Calibri" w:cs="Calibri"/>
          <w:color w:val="FF0000"/>
        </w:rPr>
        <w:t xml:space="preserve"> assessing entire communities, such as </w:t>
      </w:r>
      <w:r w:rsidR="00FC4770" w:rsidRPr="00FC4770">
        <w:rPr>
          <w:rFonts w:ascii="Calibri" w:hAnsi="Calibri" w:cs="Calibri"/>
          <w:color w:val="FF0000"/>
          <w:highlight w:val="yellow"/>
        </w:rPr>
        <w:t>microbiomes</w:t>
      </w:r>
      <w:r w:rsidR="00FC4770">
        <w:rPr>
          <w:rFonts w:ascii="Calibri" w:hAnsi="Calibri" w:cs="Calibri"/>
          <w:color w:val="FF0000"/>
        </w:rPr>
        <w:t>.</w:t>
      </w:r>
      <w:r w:rsidR="00C07C77">
        <w:rPr>
          <w:rFonts w:ascii="Calibri" w:hAnsi="Calibri" w:cs="Calibri"/>
          <w:color w:val="FF0000"/>
        </w:rPr>
        <w:t xml:space="preserve"> Don’t know if I can say that</w:t>
      </w:r>
    </w:p>
    <w:p w14:paraId="6CFEBE2D" w14:textId="2984EFE3"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61B83A3E" w14:textId="4BD746B7" w:rsidR="002C57A6" w:rsidRDefault="002C57A6" w:rsidP="00FC4770">
      <w:pPr>
        <w:spacing w:line="360" w:lineRule="auto"/>
        <w:ind w:firstLine="720"/>
        <w:jc w:val="both"/>
        <w:rPr>
          <w:rFonts w:ascii="Calibri" w:hAnsi="Calibri" w:cs="Calibri"/>
          <w:bCs/>
          <w:noProof/>
          <w:color w:val="000000" w:themeColor="text1"/>
          <w:lang w:val="en-US"/>
        </w:rPr>
      </w:pPr>
      <w:commentRangeStart w:id="2"/>
      <w:r>
        <w:rPr>
          <w:rFonts w:ascii="Calibri" w:hAnsi="Calibri" w:cs="Calibri"/>
          <w:bCs/>
          <w:noProof/>
          <w:color w:val="000000" w:themeColor="text1"/>
          <w:lang w:val="en-US"/>
        </w:rPr>
        <w:t>S</w:t>
      </w:r>
      <w:r w:rsidRPr="002C57A6">
        <w:rPr>
          <w:rFonts w:ascii="Calibri" w:hAnsi="Calibri" w:cs="Calibri"/>
          <w:bCs/>
          <w:noProof/>
          <w:color w:val="000000" w:themeColor="text1"/>
          <w:lang w:val="en-US"/>
        </w:rPr>
        <w:t>hotgun seq</w:t>
      </w:r>
      <w:r>
        <w:rPr>
          <w:rFonts w:ascii="Calibri" w:hAnsi="Calibri" w:cs="Calibri"/>
          <w:bCs/>
          <w:noProof/>
          <w:color w:val="000000" w:themeColor="text1"/>
          <w:lang w:val="en-US"/>
        </w:rPr>
        <w:t>u</w:t>
      </w:r>
      <w:r w:rsidRPr="002C57A6">
        <w:rPr>
          <w:rFonts w:ascii="Calibri" w:hAnsi="Calibri" w:cs="Calibri"/>
          <w:bCs/>
          <w:noProof/>
          <w:color w:val="000000" w:themeColor="text1"/>
          <w:lang w:val="en-US"/>
        </w:rPr>
        <w:t>enc</w:t>
      </w:r>
      <w:r>
        <w:rPr>
          <w:rFonts w:ascii="Calibri" w:hAnsi="Calibri" w:cs="Calibri"/>
          <w:bCs/>
          <w:noProof/>
          <w:color w:val="000000" w:themeColor="text1"/>
          <w:lang w:val="en-US"/>
        </w:rPr>
        <w:t>in</w:t>
      </w:r>
      <w:r w:rsidRPr="002C57A6">
        <w:rPr>
          <w:rFonts w:ascii="Calibri" w:hAnsi="Calibri" w:cs="Calibri"/>
          <w:bCs/>
          <w:noProof/>
          <w:color w:val="000000" w:themeColor="text1"/>
          <w:lang w:val="en-US"/>
        </w:rPr>
        <w:t>g</w:t>
      </w:r>
      <w:r>
        <w:rPr>
          <w:rFonts w:ascii="Calibri" w:hAnsi="Calibri" w:cs="Calibri"/>
          <w:bCs/>
          <w:noProof/>
          <w:color w:val="000000" w:themeColor="text1"/>
          <w:lang w:val="en-US"/>
        </w:rPr>
        <w:t>-</w:t>
      </w:r>
      <w:r w:rsidRPr="002C57A6">
        <w:rPr>
          <w:rFonts w:ascii="Calibri" w:hAnsi="Calibri" w:cs="Calibri"/>
          <w:bCs/>
          <w:noProof/>
          <w:color w:val="000000" w:themeColor="text1"/>
          <w:lang w:val="en-US"/>
        </w:rPr>
        <w:t>based approaches, such as metageno</w:t>
      </w:r>
      <w:r>
        <w:rPr>
          <w:rFonts w:ascii="Calibri" w:hAnsi="Calibri" w:cs="Calibri"/>
          <w:bCs/>
          <w:noProof/>
          <w:color w:val="000000" w:themeColor="text1"/>
          <w:lang w:val="en-US"/>
        </w:rPr>
        <w:t>m</w:t>
      </w:r>
      <w:r w:rsidRPr="002C57A6">
        <w:rPr>
          <w:rFonts w:ascii="Calibri" w:hAnsi="Calibri" w:cs="Calibri"/>
          <w:bCs/>
          <w:noProof/>
          <w:color w:val="000000" w:themeColor="text1"/>
          <w:lang w:val="en-US"/>
        </w:rPr>
        <w:t>i</w:t>
      </w:r>
      <w:r>
        <w:rPr>
          <w:rFonts w:ascii="Calibri" w:hAnsi="Calibri" w:cs="Calibri"/>
          <w:bCs/>
          <w:noProof/>
          <w:color w:val="000000" w:themeColor="text1"/>
          <w:lang w:val="en-US"/>
        </w:rPr>
        <w:t>c</w:t>
      </w:r>
      <w:r w:rsidRPr="002C57A6">
        <w:rPr>
          <w:rFonts w:ascii="Calibri" w:hAnsi="Calibri" w:cs="Calibri"/>
          <w:bCs/>
          <w:noProof/>
          <w:color w:val="000000" w:themeColor="text1"/>
          <w:lang w:val="en-US"/>
        </w:rPr>
        <w:t xml:space="preserve">s and </w:t>
      </w:r>
      <w:r>
        <w:rPr>
          <w:rFonts w:ascii="Calibri" w:hAnsi="Calibri" w:cs="Calibri"/>
          <w:bCs/>
          <w:noProof/>
          <w:color w:val="000000" w:themeColor="text1"/>
          <w:lang w:val="en-US"/>
        </w:rPr>
        <w:t xml:space="preserve">metatranscriptomics (RNA-Seq), </w:t>
      </w:r>
      <w:r w:rsidRPr="002C57A6">
        <w:rPr>
          <w:rFonts w:ascii="Calibri" w:hAnsi="Calibri" w:cs="Calibri"/>
          <w:bCs/>
          <w:noProof/>
          <w:color w:val="000000" w:themeColor="text1"/>
          <w:lang w:val="en-US"/>
        </w:rPr>
        <w:t xml:space="preserve">present </w:t>
      </w:r>
      <w:r>
        <w:rPr>
          <w:rFonts w:ascii="Calibri" w:hAnsi="Calibri" w:cs="Calibri"/>
          <w:bCs/>
          <w:noProof/>
          <w:color w:val="000000" w:themeColor="text1"/>
          <w:lang w:val="en-US"/>
        </w:rPr>
        <w:t>a</w:t>
      </w:r>
      <w:r w:rsidRPr="002C57A6">
        <w:rPr>
          <w:rFonts w:ascii="Calibri" w:hAnsi="Calibri" w:cs="Calibri"/>
          <w:bCs/>
          <w:noProof/>
          <w:color w:val="000000" w:themeColor="text1"/>
          <w:lang w:val="en-US"/>
        </w:rPr>
        <w:t xml:space="preserve">n alternative </w:t>
      </w:r>
      <w:r>
        <w:rPr>
          <w:rFonts w:ascii="Calibri" w:hAnsi="Calibri" w:cs="Calibri"/>
          <w:bCs/>
          <w:noProof/>
          <w:color w:val="000000" w:themeColor="text1"/>
          <w:lang w:val="en-US"/>
        </w:rPr>
        <w:t xml:space="preserve">to DNA Metabarcoding. </w:t>
      </w:r>
      <w:r w:rsidR="00FC4770">
        <w:rPr>
          <w:rFonts w:ascii="Calibri" w:hAnsi="Calibri" w:cs="Calibri"/>
          <w:bCs/>
          <w:noProof/>
          <w:color w:val="000000" w:themeColor="text1"/>
          <w:lang w:val="en-US"/>
        </w:rPr>
        <w:t xml:space="preserve">These approaches enable the generation and analysis of metagenomes and metatranscriptomes of entire communities while avoiding </w:t>
      </w:r>
      <w:r w:rsidRPr="002C57A6">
        <w:rPr>
          <w:rFonts w:ascii="Calibri" w:hAnsi="Calibri" w:cs="Calibri"/>
          <w:bCs/>
          <w:noProof/>
          <w:color w:val="000000" w:themeColor="text1"/>
          <w:lang w:val="en-US"/>
        </w:rPr>
        <w:t xml:space="preserve">primer </w:t>
      </w:r>
      <w:r w:rsidR="00FC4770">
        <w:rPr>
          <w:rFonts w:ascii="Calibri" w:hAnsi="Calibri" w:cs="Calibri"/>
          <w:bCs/>
          <w:noProof/>
          <w:color w:val="000000" w:themeColor="text1"/>
          <w:lang w:val="en-US"/>
        </w:rPr>
        <w:t xml:space="preserve">and PCR </w:t>
      </w:r>
      <w:r w:rsidRPr="002C57A6">
        <w:rPr>
          <w:rFonts w:ascii="Calibri" w:hAnsi="Calibri" w:cs="Calibri"/>
          <w:bCs/>
          <w:noProof/>
          <w:color w:val="000000" w:themeColor="text1"/>
          <w:lang w:val="en-US"/>
        </w:rPr>
        <w:t>bias</w:t>
      </w:r>
      <w:r w:rsidR="00FC4770">
        <w:rPr>
          <w:rFonts w:ascii="Calibri" w:hAnsi="Calibri" w:cs="Calibri"/>
          <w:bCs/>
          <w:noProof/>
          <w:color w:val="000000" w:themeColor="text1"/>
          <w:lang w:val="en-US"/>
        </w:rPr>
        <w:t>.</w:t>
      </w:r>
      <w:commentRangeEnd w:id="2"/>
      <w:r w:rsidR="00C07C77">
        <w:rPr>
          <w:rStyle w:val="CommentReference"/>
        </w:rPr>
        <w:commentReference w:id="2"/>
      </w:r>
    </w:p>
    <w:p w14:paraId="1CC0AA35" w14:textId="264E70EC" w:rsidR="00FC4770" w:rsidRDefault="00FC4770" w:rsidP="00FC4770">
      <w:pPr>
        <w:spacing w:line="360" w:lineRule="auto"/>
        <w:ind w:firstLine="720"/>
        <w:jc w:val="both"/>
        <w:rPr>
          <w:rFonts w:ascii="Calibri" w:hAnsi="Calibri" w:cs="Calibri"/>
          <w:bCs/>
          <w:noProof/>
          <w:color w:val="000000" w:themeColor="text1"/>
          <w:lang w:val="en-US"/>
        </w:rPr>
      </w:pPr>
    </w:p>
    <w:p w14:paraId="3A6671E3" w14:textId="4CFF9C25" w:rsidR="00FC4770" w:rsidRDefault="00C07C77" w:rsidP="00FC4770">
      <w:pPr>
        <w:spacing w:line="360" w:lineRule="auto"/>
        <w:ind w:firstLine="720"/>
        <w:jc w:val="both"/>
        <w:rPr>
          <w:rFonts w:ascii="Calibri" w:hAnsi="Calibri" w:cs="Calibri"/>
          <w:bCs/>
          <w:noProof/>
          <w:color w:val="000000" w:themeColor="text1"/>
          <w:lang w:val="en-US"/>
        </w:rPr>
      </w:pPr>
      <w:r>
        <w:rPr>
          <w:rFonts w:ascii="Calibri" w:hAnsi="Calibri" w:cs="Calibri"/>
          <w:bCs/>
          <w:noProof/>
          <w:color w:val="000000" w:themeColor="text1"/>
          <w:lang w:val="en-US"/>
        </w:rPr>
        <w:t>BUT: i</w:t>
      </w:r>
      <w:r w:rsidR="00FC4770">
        <w:rPr>
          <w:rFonts w:ascii="Calibri" w:hAnsi="Calibri" w:cs="Calibri"/>
          <w:bCs/>
          <w:noProof/>
          <w:color w:val="000000" w:themeColor="text1"/>
          <w:lang w:val="en-US"/>
        </w:rPr>
        <w:t xml:space="preserve">ssue of these approaches: dependant on sequencing depth, and not everything can be sequenced. </w:t>
      </w:r>
      <w:r w:rsidR="00312A0C">
        <w:rPr>
          <w:rFonts w:ascii="Calibri" w:hAnsi="Calibri" w:cs="Calibri"/>
          <w:bCs/>
          <w:noProof/>
          <w:color w:val="000000" w:themeColor="text1"/>
          <w:lang w:val="en-US"/>
        </w:rPr>
        <w:t>Especially problematic when looking at genes</w:t>
      </w:r>
      <w:r w:rsidR="00FC4770">
        <w:rPr>
          <w:rFonts w:ascii="Calibri" w:hAnsi="Calibri" w:cs="Calibri"/>
          <w:bCs/>
          <w:noProof/>
          <w:color w:val="000000" w:themeColor="text1"/>
          <w:lang w:val="en-US"/>
        </w:rPr>
        <w:t>, barcode genes for protists and prokaryotes only make up a tiny  fraction of entire sequencing set:</w:t>
      </w:r>
    </w:p>
    <w:p w14:paraId="63201583" w14:textId="7D9E3784" w:rsidR="00FC4770" w:rsidRDefault="00FC4770" w:rsidP="00FC4770">
      <w:pPr>
        <w:spacing w:line="360" w:lineRule="auto"/>
        <w:jc w:val="both"/>
      </w:pPr>
    </w:p>
    <w:p w14:paraId="2A4ED405" w14:textId="77E124ED" w:rsidR="00FC4770" w:rsidRDefault="00FC4770" w:rsidP="00FC4770">
      <w:pPr>
        <w:spacing w:line="360" w:lineRule="auto"/>
        <w:ind w:left="720" w:firstLine="720"/>
        <w:jc w:val="both"/>
      </w:pPr>
      <w:commentRangeStart w:id="3"/>
      <w:r>
        <w:t xml:space="preserve">Standard barcode markers represent only a small portion of the read pool (0.05% for 16S ribosomal RNA (rRNA) genes </w:t>
      </w:r>
      <w:r>
        <w:rPr>
          <w:rStyle w:val="FootnoteReference"/>
        </w:rPr>
        <w:fldChar w:fldCharType="begin" w:fldLock="1"/>
      </w:r>
      <w:r>
        <w:instrText>ADDIN CSL_CITATION {"citationItems":[{"id":"ITEM-1","itemData":{"DOI":"10.1111/1462-2920.12250","ISSN":"14622920","abstract":"Sequencing of 16S rDNA polymerase chain reaction (PCR) amplicons is the most common approach for investigating environmental prokaryotic diversity, despite the known biases introduced during PCR. Here we show that 16S rDNA fragments derived from Illumina-sequenced environmental metagenomes (mitags) are a powerful alternative to 16S rDNA amplicons for investigating the taxonomic diversity and structure of prokaryotic communities. As part of the Tara Oceans global expedition, marine plankton was sampled in three locations, resulting in 29 subsamples for which metagenomes were produced by shotgun Illumina sequencing (ca. 700 Gb). For comparative analyses, a subset of samples was also selected for Roche-454 sequencing using both shotgun (m454tags; 13 metagenomes, ca. 2.4 Gb) and 16S rDNA amplicon (454tags; ca. 0.075 Gb) approaches. Our results indicate that by overcoming PCR biases related to amplification and primer mismatch, mitags may provide more realistic estimates of community richness and evenness than amplicon 454tags. In addition, mitags can capture expected beta diversity patterns. Using mitags is now economically feasible given the dramatic reduction in high-throughput sequencing costs, having the advantage of retrieving simultaneously both taxonomic (Bacteria, Archaea and Eukarya) and functional information from the same microbial community.","author":[{"dropping-particle":"","family":"Logares","given":"Ramiro","non-dropping-particle":"","parse-names":false,"suffix":""},{"dropping-particle":"","family":"Sunagawa","given":"Shinichi","non-dropping-particle":"","parse-names":false,"suffix":""},{"dropping-particle":"","family":"Salazar","given":"Guillem","non-dropping-particle":"","parse-names":false,"suffix":""},{"dropping-particle":"","family":"Cornejo-Castillo","given":"Francisco M.","non-dropping-particle":"","parse-names":false,"suffix":""},{"dropping-particle":"","family":"Ferrera","given":"Isabel","non-dropping-particle":"","parse-names":false,"suffix":""},{"dropping-particle":"","family":"Sarmento","given":"Hugo","non-dropping-particle":"","parse-names":false,"suffix":""},{"dropping-particle":"","family":"Hingamp","given":"Pascal","non-dropping-particle":"","parse-names":false,"suffix":""},{"dropping-particle":"","family":"Ogata","given":"Hiroyuki","non-dropping-particle":"","parse-names":false,"suffix":""},{"dropping-particle":"","family":"Vargas","given":"Colomban","non-dropping-particle":"de","parse-names":false,"suffix":""},{"dropping-particle":"","family":"Lima-Mendez","given":"Gipsi","non-dropping-particle":"","parse-names":false,"suffix":""},{"dropping-particle":"","family":"Raes","given":"Jeroen","non-dropping-particle":"","parse-names":false,"suffix":""},{"dropping-particle":"","family":"Poulain","given":"Julie","non-dropping-particle":"","parse-names":false,"suffix":""},{"dropping-particle":"","family":"Jaillon","given":"Olivier","non-dropping-particle":"","parse-names":false,"suffix":""},{"dropping-particle":"","family":"Wincker","given":"Patrick","non-dropping-particle":"","parse-names":false,"suffix":""},{"dropping-particle":"","family":"Kandels-Lewis","given":"Stefanie","non-dropping-particle":"","parse-names":false,"suffix":""},{"dropping-particle":"","family":"Karsenti","given":"Eric","non-dropping-particle":"","parse-names":false,"suffix":""},{"dropping-particle":"","family":"Bork","given":"Peer","non-dropping-particle":"","parse-names":false,"suffix":""},{"dropping-particle":"","family":"Acinas","given":"Silvia G.","non-dropping-particle":"","parse-names":false,"suffix":""}],"container-title":"Environmental Microbiology","id":"ITEM-1","issue":"9","issued":{"date-parts":[["2014"]]},"page":"2659-2671","title":"Metagenomic 16S rDNA Illumina tags are a powerful alternative to amplicon sequencing to explore diversity and structure of microbial communities","type":"article-journal","volume":"16"},"uris":["http://www.mendeley.com/documents/?uuid=6d973113-910d-4c73-9a15-a2f47ee51e7b"]}],"mendeley":{"formattedCitation":"(Logares et al. 2014)","plainTextFormattedCitation":"(Logares et al. 2014)","previouslyFormattedCitation":"(Logares et al. 2014)"},"properties":{"noteIndex":0},"schema":"https://github.com/citation-style-language/schema/raw/master/csl-citation.json"}</w:instrText>
      </w:r>
      <w:r>
        <w:rPr>
          <w:rStyle w:val="FootnoteReference"/>
        </w:rPr>
        <w:fldChar w:fldCharType="separate"/>
      </w:r>
      <w:r w:rsidRPr="00324684">
        <w:rPr>
          <w:noProof/>
        </w:rPr>
        <w:t>(Logares et al. 2014)</w:t>
      </w:r>
      <w:r>
        <w:rPr>
          <w:rStyle w:val="FootnoteReference"/>
        </w:rPr>
        <w:fldChar w:fldCharType="end"/>
      </w:r>
      <w:r>
        <w:t xml:space="preserve">; 0.3% for 23S/28S rRNA genes, and 1.4% for 16S/18S rRNA genes </w:t>
      </w:r>
      <w:r>
        <w:rPr>
          <w:rStyle w:val="FootnoteReference"/>
        </w:rPr>
        <w:fldChar w:fldCharType="begin" w:fldLock="1"/>
      </w:r>
      <w:r>
        <w:instrText>ADDIN CSL_CITATION {"citationItems":[{"id":"ITEM-1","itemData":{"DOI":"10.1016/j.syapm.2011.04.005","ISSN":"07232020","abstract":"As an evolutionary marker, 23S ribosomal RNA (rRNA) offers more diagnostic sequence stretches and greater sequence variation than 16S rRNA. However, 23S rRNA is still not as widely used. Based on 80 metagenome samples from the Global Ocean Sampling (GOS) Expedition, the usefulness and taxonomic resolution of 23S rRNA were compared to those of 16S rRNA. Since 23S rRNA is approximately twice as large as 16S rRNA, twice as many 23S rRNA gene fragments were retrieved from the GOS reads than 16S rRNA gene fragments, with 23S rRNA gene fragments being generally about 100. bp longer. Datasets for 16S and 23S rRNA sequences revealed similar relative abundances for major marine bacterial and archaeal taxa. However, 16S rRNA sequences had a better taxonomic resolution due to their significantly larger reference database. Reevaluation of the specificity of previously published PCR amplification primers and group specific fluorescence in situ hybridization probes on this metagenomic set of non-amplified 23S rRNA sequences revealed that out of 16 primers investigated, only two had more than 90% target group coverage. Evaluations of two probes, BET42a and GAM42a, were in accordance with previous evaluations, with a discrepancy in the target group coverage of the GAM42a probe when evaluated against the GOS metagenomic dataset. © 2011 Elsevier GmbH.","author":[{"dropping-particle":"","family":"Yilmaz","given":"Pelin","non-dropping-particle":"","parse-names":false,"suffix":""},{"dropping-particle":"","family":"Kottmann","given":"Renzo","non-dropping-particle":"","parse-names":false,"suffix":""},{"dropping-particle":"","family":"Pruesse","given":"Elmar","non-dropping-particle":"","parse-names":false,"suffix":""},{"dropping-particle":"","family":"Quast","given":"Christian","non-dropping-particle":"","parse-names":false,"suffix":""},{"dropping-particle":"","family":"Glöckner","given":"Frank Oliver","non-dropping-particle":"","parse-names":false,"suffix":""}],"container-title":"Systematic and Applied Microbiology","id":"ITEM-1","issue":"6","issued":{"date-parts":[["2011"]]},"page":"462-469","publisher":"Elsevier GmbH.","title":"Analysis of 23S rRNA genes in metagenomes - A case study from the Global Ocean Sampling Expedition","type":"article-journal","volume":"34"},"uris":["http://www.mendeley.com/documents/?uuid=a9c64f4d-50b2-47f4-927a-7e381142b852"]}],"mendeley":{"formattedCitation":"(Yilmaz et al. 2011)","plainTextFormattedCitation":"(Yilmaz et al. 2011)","previouslyFormattedCitation":"(Yilmaz et al. 2011)"},"properties":{"noteIndex":0},"schema":"https://github.com/citation-style-language/schema/raw/master/csl-citation.json"}</w:instrText>
      </w:r>
      <w:r>
        <w:rPr>
          <w:rStyle w:val="FootnoteReference"/>
        </w:rPr>
        <w:fldChar w:fldCharType="separate"/>
      </w:r>
      <w:r w:rsidRPr="00324684">
        <w:rPr>
          <w:bCs/>
          <w:noProof/>
          <w:lang w:val="en-US"/>
        </w:rPr>
        <w:t>(Yilmaz et al. 2011)</w:t>
      </w:r>
      <w:r>
        <w:rPr>
          <w:rStyle w:val="FootnoteReference"/>
        </w:rPr>
        <w:fldChar w:fldCharType="end"/>
      </w:r>
      <w:r>
        <w:t>). The retrieval of standard barcode markers of all organisms in a sample depends on the coverage and number of reads per genetic region, which are determined by the sequencing depth, i.e. the sequenced portion of a sample. This pitfall can, however, be overcome with higher sequencing depths, which are increasingly getting cheaper</w:t>
      </w:r>
      <w:r w:rsidR="00312A0C">
        <w:t>.</w:t>
      </w:r>
    </w:p>
    <w:p w14:paraId="13529335" w14:textId="76A67DD7" w:rsidR="00312A0C" w:rsidRDefault="00312A0C" w:rsidP="00FC4770">
      <w:pPr>
        <w:spacing w:line="360" w:lineRule="auto"/>
        <w:ind w:left="720" w:firstLine="720"/>
        <w:jc w:val="both"/>
      </w:pPr>
    </w:p>
    <w:p w14:paraId="6C368F53" w14:textId="2416F405" w:rsidR="00C07C77" w:rsidRDefault="00C07C77" w:rsidP="00FC4770">
      <w:pPr>
        <w:spacing w:line="360" w:lineRule="auto"/>
        <w:ind w:left="720" w:firstLine="720"/>
        <w:jc w:val="both"/>
      </w:pPr>
      <w:r>
        <w:t xml:space="preserve">Additional reference for problems Singer 2020 </w:t>
      </w:r>
      <w:proofErr w:type="spellStart"/>
      <w:r>
        <w:t>prepreint</w:t>
      </w:r>
      <w:proofErr w:type="spellEnd"/>
      <w:r>
        <w:t xml:space="preserve">: </w:t>
      </w:r>
      <w:r w:rsidRPr="00C07C77">
        <w:t xml:space="preserve">﻿inefficiency of the procedure: as shown in Table 1, while eukaryotic DNA is expected to be in low copy number within environmental samples (Azam and Malfatti 2007), the genome sizes are </w:t>
      </w:r>
      <w:r w:rsidRPr="00C07C77">
        <w:lastRenderedPageBreak/>
        <w:t>thousands of times larger than those of prokaryotes. Moreover, most of this extra DNA is noncoding, meaning it will not find a match in a reference database unless it happens to be closely related to an organism that has undergone whole genome sequencing. As has been observed by Stat et al (Stat et al. 2017), this leads to two outcomes: (1) the fraction of identifiable reads will be much lower than those from a metabarcoding experiment; and (2) while the reads may be an unbiased sample of the original eDNA, the identifiable reads will be highly biased towards genomes that have been completely sequenced—i.e., those from prokaryotes and eukaryotic model organisms. Indeed, the eukaryotic taxonomic recovery in previous studies is below 0.5% (</w:t>
      </w:r>
      <w:proofErr w:type="spellStart"/>
      <w:r w:rsidRPr="00C07C77">
        <w:t>Tedersoo</w:t>
      </w:r>
      <w:proofErr w:type="spellEnd"/>
      <w:r w:rsidRPr="00C07C77">
        <w:t xml:space="preserve"> et al. 2015; Stat et al. 2017).</w:t>
      </w:r>
      <w:commentRangeEnd w:id="3"/>
      <w:r>
        <w:rPr>
          <w:rStyle w:val="CommentReference"/>
        </w:rPr>
        <w:commentReference w:id="3"/>
      </w:r>
    </w:p>
    <w:p w14:paraId="24C12117" w14:textId="77777777" w:rsidR="00C07C77" w:rsidRDefault="00C07C77" w:rsidP="00FC4770">
      <w:pPr>
        <w:spacing w:line="360" w:lineRule="auto"/>
        <w:ind w:left="720" w:firstLine="720"/>
        <w:jc w:val="both"/>
      </w:pPr>
    </w:p>
    <w:p w14:paraId="18AA4717" w14:textId="64205BFA" w:rsidR="00312A0C" w:rsidRDefault="00312A0C" w:rsidP="00C07C77">
      <w:pPr>
        <w:spacing w:line="360" w:lineRule="auto"/>
        <w:ind w:firstLine="720"/>
        <w:jc w:val="both"/>
      </w:pPr>
      <w:r>
        <w:t xml:space="preserve">Alternative: In comparison, total RNA-Seq natural enrichment for </w:t>
      </w:r>
      <w:proofErr w:type="spellStart"/>
      <w:r>
        <w:t>ssu</w:t>
      </w:r>
      <w:proofErr w:type="spellEnd"/>
      <w:r>
        <w:t xml:space="preserve"> and </w:t>
      </w:r>
      <w:proofErr w:type="spellStart"/>
      <w:r>
        <w:t>lsu</w:t>
      </w:r>
      <w:proofErr w:type="spellEnd"/>
      <w:r>
        <w:t xml:space="preserve">, &gt;85% of total RNA consists of ribosomal RNA (rRNA, component of ribosomes) </w:t>
      </w:r>
      <w:r>
        <w:rPr>
          <w:rStyle w:val="FootnoteReference"/>
        </w:rPr>
        <w:fldChar w:fldCharType="begin" w:fldLock="1"/>
      </w:r>
      <w:r>
        <w:instrText>ADDIN CSL_CITATION {"citationItems":[{"id":"ITEM-1","itemData":{"DOI":"10.1007/978-1-4684-3417-0_12","ISBN":"978-1-4684-3417-0","abstract":"The long title of this chapter was suggested by the editor. I find it excellent because, right away, it points to the complexity and vagueness of the subject. This in turn forces the author to clarify his position. First of all I shall not deal with eukaryotic cells; partly because I lack the necessary specialized knowledge, but also because, as a rule, these cells contain more than one protein-synthesizing system (PSS), making them particularly difficult to analyze. So, this chapter is about the PSS in bacteria with the usual bias toward Escherichia coli.","author":[{"dropping-particle":"","family":"Maaløe","given":"O","non-dropping-particle":"","parse-names":false,"suffix":""}],"container-title":"Biological Regulation and Development: Gene Expression","editor":[{"dropping-particle":"","family":"Goldberger","given":"Robert F","non-dropping-particle":"","parse-names":false,"suffix":""}],"id":"ITEM-1","issued":{"date-parts":[["1979"]]},"page":"487-542","publisher":"Springer US","publisher-place":"Boston, MA","title":"Regulation of the Protein-Synthesizing Machinery---Ribosomes, tRNA, Factors, and So On","type":"chapter"},"uris":["http://www.mendeley.com/documents/?uuid=df82fedf-5511-4ed8-b29f-9d425296ee39"]}],"mendeley":{"formattedCitation":"(Maaløe 1979)","plainTextFormattedCitation":"(Maaløe 1979)","previouslyFormattedCitation":"(Maaløe 1979)"},"properties":{"noteIndex":0},"schema":"https://github.com/citation-style-language/schema/raw/master/csl-citation.json"}</w:instrText>
      </w:r>
      <w:r>
        <w:rPr>
          <w:rStyle w:val="FootnoteReference"/>
        </w:rPr>
        <w:fldChar w:fldCharType="separate"/>
      </w:r>
      <w:r w:rsidRPr="00324684">
        <w:rPr>
          <w:noProof/>
        </w:rPr>
        <w:t>(Maaløe 1979)</w:t>
      </w:r>
      <w:r>
        <w:rPr>
          <w:rStyle w:val="FootnoteReference"/>
        </w:rPr>
        <w:fldChar w:fldCharType="end"/>
      </w:r>
      <w:r>
        <w:t xml:space="preserve"> </w:t>
      </w:r>
      <w:commentRangeStart w:id="4"/>
      <w:r>
        <w:t>and can be even further used for mRNA analysis (used in soil and cow gut studies)</w:t>
      </w:r>
      <w:commentRangeEnd w:id="4"/>
      <w:r w:rsidR="00C07C77">
        <w:rPr>
          <w:rStyle w:val="CommentReference"/>
        </w:rPr>
        <w:commentReference w:id="4"/>
      </w:r>
      <w:r>
        <w:t xml:space="preserve">. Also active part of community: Total-RNA sequencing can be used to identify the active part of a community </w:t>
      </w:r>
      <w:r>
        <w:rPr>
          <w:rStyle w:val="FootnoteReference"/>
        </w:rPr>
        <w:fldChar w:fldCharType="begin" w:fldLock="1"/>
      </w:r>
      <w:r>
        <w:instrText>ADDIN CSL_CITATION {"citationItems":[{"id":"ITEM-1","itemData":{"DOI":"10.1186/s40168-018-0453-0","ISSN":"20492618","abstract":"A majority of indoor residential microbes originate from humans, pets, and outdoor air and are not adapted to the built environment (BE). Consequently, a large portion of the microbes identified by DNA-based methods are either dead or metabolically inactive. Although many exceptions have been noted, the ribosomal RNA fraction of the sample is more likely to represent either viable or metabolically active cells. We examined methodological variations in sample processing using a defined, mock BE microbial community to better understand the scope of technique-based vs. biological-based differences in both ribosomal transcript (rRNA) and gene (DNA) sequence community analysis. Based on in vitro tests, a protocol was adopted for the analysis of the genetic and metabolic pool (DNA vs. rRNA) of air and surface microbiomes within a residential setting. We observed differences in DNA/RNA co-extraction efficiency for individual microbes, but overall, a greater recovery of rRNA using FastPrep (&gt; 50%). Samples stored with various preservation methods at − 80°C experienced a rapid decline in nucleic acid recovery starting within the first week, although post-extraction rRNA had no significant degradation when treated with RNAStable. We recommend that co-extraction samples be processed as quickly as possible after collection. The in vivo analysis revealed significant differences in the two components (genetic and metabolic pool) in terms of taxonomy, community structure, and microbial association networks. Rare taxa present in the genetic pool showed higher metabolic potential (RNA:DNA ratio), whereas commonly detected taxa of outdoor origins based on DNA sequencing, especially taxa of the Sphingomonadales order, were present in lower relative abundances in the viable community. Although methodological variations in sample preparations are high, large differences between the DNA and RNA fractions of the total microbial community demonstrate that direct examination of rRNA isolated from a residential BE microbiome has the potential to identify the more likely viable or active portion of the microbial community. In an environment that has primarily dead and metabolically inactive cells, we suggest that the rRNA fraction of BE samples is capable of providing a more ecologically relevant insight into the factors that drive indoor microbial community dynamics.","author":[{"dropping-particle":"","family":"Gomez-Silvan","given":"Cinta","non-dropping-particle":"","parse-names":false,"suffix":""},{"dropping-particle":"","family":"Leung","given":"Marcus H.Y.","non-dropping-particle":"","parse-names":false,"suffix":""},{"dropping-particle":"","family":"Grue","given":"Katherine A.","non-dropping-particle":"","parse-names":false,"suffix":""},{"dropping-particle":"","family":"Kaur","given":"Randeep","non-dropping-particle":"","parse-names":false,"suffix":""},{"dropping-particle":"","family":"Tong","given":"Xinzhao","non-dropping-particle":"","parse-names":false,"suffix":""},{"dropping-particle":"","family":"Lee","given":"Patrick K.H.","non-dropping-particle":"","parse-names":false,"suffix":""},{"dropping-particle":"","family":"Andersen","given":"Gary L.","non-dropping-particle":"","parse-names":false,"suffix":""}],"container-title":"Microbiome","id":"ITEM-1","issue":"1","issued":{"date-parts":[["2018"]]},"page":"1-16","publisher":"Microbiome","title":"A comparison of methods used to unveil the genetic and metabolic pool in the built environment","type":"article-journal","volume":"6"},"uris":["http://www.mendeley.com/documents/?uuid=cb3795f4-3215-40a9-b2b1-a58c91dd93f8"]}],"mendeley":{"formattedCitation":"(Gomez-Silvan et al. 2018)","plainTextFormattedCitation":"(Gomez-Silvan et al. 2018)","previouslyFormattedCitation":"(Gomez-Silvan et al. 2018)"},"properties":{"noteIndex":0},"schema":"https://github.com/citation-style-language/schema/raw/master/csl-citation.json"}</w:instrText>
      </w:r>
      <w:r>
        <w:rPr>
          <w:rStyle w:val="FootnoteReference"/>
        </w:rPr>
        <w:fldChar w:fldCharType="separate"/>
      </w:r>
      <w:r w:rsidRPr="00324684">
        <w:rPr>
          <w:bCs/>
          <w:noProof/>
          <w:lang w:val="en-US"/>
        </w:rPr>
        <w:t>(Gomez-Silvan et al. 2018)</w:t>
      </w:r>
      <w:r>
        <w:rPr>
          <w:rStyle w:val="FootnoteReference"/>
        </w:rPr>
        <w:fldChar w:fldCharType="end"/>
      </w:r>
      <w:r>
        <w:t xml:space="preserve">, based on the fact that the abundance of rRNA in a cell (as in the number of ribosomes) is an indicator for cell growth and activity </w:t>
      </w:r>
      <w:r>
        <w:rPr>
          <w:rStyle w:val="FootnoteReference"/>
        </w:rPr>
        <w:fldChar w:fldCharType="begin" w:fldLock="1"/>
      </w:r>
      <w:r>
        <w:instrText>ADDIN CSL_CITATION {"citationItems":[{"id":"ITEM-1","itemData":{"author":[{"dropping-particle":"","family":"Milo","given":"Ron","non-dropping-particle":"","parse-names":false,"suffix":""},{"dropping-particle":"","family":"Phillips","given":"Rob","non-dropping-particle":"","parse-names":false,"suffix":""}],"edition":"Draft","id":"ITEM-1","issued":{"date-parts":[["2015"]]},"number-of-pages":"188-192","publisher":"Garland Science,Taylor &amp; Francis Group","title":"CELL BIOLOGY by the numbers","type":"book"},"uris":["http://www.mendeley.com/documents/?uuid=1a6a5968-3e8d-4716-b069-252cdd12e66b"]}],"mendeley":{"formattedCitation":"(Milo and Phillips 2015)","plainTextFormattedCitation":"(Milo and Phillips 2015)","previouslyFormattedCitation":"(Milo and Phillips 2015)"},"properties":{"noteIndex":0},"schema":"https://github.com/citation-style-language/schema/raw/master/csl-citation.json"}</w:instrText>
      </w:r>
      <w:r>
        <w:rPr>
          <w:rStyle w:val="FootnoteReference"/>
        </w:rPr>
        <w:fldChar w:fldCharType="separate"/>
      </w:r>
      <w:r w:rsidRPr="00324684">
        <w:rPr>
          <w:noProof/>
        </w:rPr>
        <w:t>(Milo and Phillips 2015)</w:t>
      </w:r>
      <w:r>
        <w:rPr>
          <w:rStyle w:val="FootnoteReference"/>
        </w:rPr>
        <w:fldChar w:fldCharType="end"/>
      </w:r>
      <w:r>
        <w:t xml:space="preserve">. This signal contrasts with that from metagenomics, which targets the present community, including dead and/or inactive cells and extracellular DNA, which can make up high portions of microbial DNA datasets (up to &gt;90%; </w:t>
      </w:r>
      <w:r>
        <w:rPr>
          <w:rStyle w:val="FootnoteReference"/>
        </w:rPr>
        <w:fldChar w:fldCharType="begin" w:fldLock="1"/>
      </w:r>
      <w:r>
        <w:instrText>ADDIN CSL_CITATION {"citationItems":[{"id":"ITEM-1","itemData":{"DOI":"10.1016/j.margen.2015.08.007","ISSN":"18747787","abstract":"In marine sediments, DNA occurs both inside and outside living organisms. DNA not enclosed in living cells may account for the largest fraction of total DNA, and include molecules locked within dead cells, organic and inorganic aggregates, adsorbed onto mineral matrices, and viral DNA. This DNA comprises genetic material released in situ from sediment microbial communities, as well as DNA of pelagic and terrestrial origin deposited to the seafloor. DNA not enclosed in living cells undermines the assumption of a direct link between the overall DNA pool and the local, currently living microbial assemblages, in terms of both microbial cell abundance and diversity. At the same time, the extracellular DNA may provide an integrated view of the biodiversity and ecological processes occurring on land, in marine water columns, and sediments themselves, thereby acting as an archive of genetic information which can be used to reconstruct past changes in source environments. In this review, we identify and discuss DNA pools in marine sediments, with special focus on DNA not enclosed in living cells, its origin, dynamics, and ecological and methodological implications. Achievements in deciphering the genetic information held within each DNA pool are presented along with still-standing challenges and major gaps in current knowledge.","author":[{"dropping-particle":"","family":"Torti","given":"Andrea","non-dropping-particle":"","parse-names":false,"suffix":""},{"dropping-particle":"","family":"Lever","given":"Mark Alexander","non-dropping-particle":"","parse-names":false,"suffix":""},{"dropping-particle":"","family":"Jørgensen","given":"Bo Barker","non-dropping-particle":"","parse-names":false,"suffix":""}],"container-title":"Marine Genomics","id":"ITEM-1","issued":{"date-parts":[["2015"]]},"page":"185-196","publisher":"The Authors","title":"Origin, dynamics, and implications of extracellular DNA pools in marine sediments","type":"article-journal","volume":"24"},"uris":["http://www.mendeley.com/documents/?uuid=ea7bc2c7-483c-4e3a-b896-e9e00b35a5a4"]},{"id":"ITEM-2","itemData":{"DOI":"10.1038/nmicrobiol.2016.242","ISSN":"20585276","abstract":"© 2016 Macmillan Publishers Limited, part of Springer Nature. All rights reserved. 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2","issue":"0","issued":{"date-parts":[["2016"]]},"page":"1-6","publisher":"Nature Publishing Group","title":"Relic DNA is abundant in soil and obscures estimates of soil microbial diversity","type":"article-journal","volume":"2"},"uris":["http://www.mendeley.com/documents/?uuid=6a955711-d2c8-4a9b-95e6-a490f8010066"]}],"mendeley":{"formattedCitation":"(Carini et al. 2016; Torti, Lever, and Jørgensen 2015)","manualFormatting":"Carini et al. 2016; Torti, Lever, and Jørgensen 2015)","plainTextFormattedCitation":"(Carini et al. 2016; Torti, Lever, and Jørgensen 2015)","previouslyFormattedCitation":"(Carini et al. 2016; Torti, Lever, and Jørgensen 2015)"},"properties":{"noteIndex":0},"schema":"https://github.com/citation-style-language/schema/raw/master/csl-citation.json"}</w:instrText>
      </w:r>
      <w:r>
        <w:rPr>
          <w:rStyle w:val="FootnoteReference"/>
        </w:rPr>
        <w:fldChar w:fldCharType="separate"/>
      </w:r>
      <w:r>
        <w:rPr>
          <w:noProof/>
        </w:rPr>
        <w:t>Carini et al. 2016; Torti, Lever, and Jørgensen 2015)</w:t>
      </w:r>
      <w:r>
        <w:rPr>
          <w:rStyle w:val="FootnoteReference"/>
        </w:rPr>
        <w:fldChar w:fldCharType="end"/>
      </w:r>
      <w:r>
        <w:t>.</w:t>
      </w:r>
    </w:p>
    <w:p w14:paraId="48757EAE" w14:textId="5E89B286" w:rsidR="00312A0C" w:rsidRDefault="00312A0C" w:rsidP="00312A0C">
      <w:pPr>
        <w:spacing w:line="360" w:lineRule="auto"/>
        <w:ind w:left="720" w:firstLine="720"/>
        <w:jc w:val="both"/>
      </w:pPr>
    </w:p>
    <w:p w14:paraId="5B60B16F" w14:textId="321358D5" w:rsidR="00312A0C" w:rsidRDefault="00312A0C" w:rsidP="00C07C77">
      <w:proofErr w:type="spellStart"/>
      <w:r>
        <w:t>Comparsion</w:t>
      </w:r>
      <w:proofErr w:type="spellEnd"/>
      <w:r>
        <w:t xml:space="preserve"> of both methods needed for freshwater microbiome assessments. Here we compare both using mock and real freshwater microbiomes, testing different pipelines.</w:t>
      </w:r>
      <w:r w:rsidR="00BA4B64">
        <w:t xml:space="preserve"> Many pipelines have been compared for metagenomics REF, but not for total RNA Seq</w:t>
      </w:r>
    </w:p>
    <w:p w14:paraId="6392AC4C" w14:textId="77777777" w:rsidR="00312A0C" w:rsidRDefault="00312A0C" w:rsidP="00312A0C">
      <w:pPr>
        <w:spacing w:line="360" w:lineRule="auto"/>
        <w:ind w:left="720" w:firstLine="720"/>
        <w:jc w:val="both"/>
      </w:pPr>
    </w:p>
    <w:p w14:paraId="5AD96746" w14:textId="5775FAB8" w:rsidR="00312A0C" w:rsidRDefault="00312A0C" w:rsidP="00312A0C">
      <w:pPr>
        <w:spacing w:line="360" w:lineRule="auto"/>
        <w:ind w:left="720" w:firstLine="720"/>
        <w:jc w:val="both"/>
      </w:pPr>
    </w:p>
    <w:p w14:paraId="53E0B9A3" w14:textId="615BCD6E" w:rsidR="00312A0C" w:rsidRPr="00312A0C" w:rsidRDefault="00312A0C" w:rsidP="00FC4770">
      <w:pPr>
        <w:spacing w:line="360" w:lineRule="auto"/>
        <w:ind w:left="720" w:firstLine="720"/>
        <w:jc w:val="both"/>
      </w:pPr>
    </w:p>
    <w:p w14:paraId="06A2F0D5" w14:textId="77777777" w:rsidR="00FC4770" w:rsidRDefault="00FC4770" w:rsidP="00FC4770">
      <w:pPr>
        <w:spacing w:line="360" w:lineRule="auto"/>
        <w:ind w:firstLine="720"/>
        <w:jc w:val="both"/>
        <w:rPr>
          <w:rFonts w:ascii="Calibri" w:hAnsi="Calibri" w:cs="Calibri"/>
          <w:bCs/>
          <w:noProof/>
          <w:color w:val="000000" w:themeColor="text1"/>
          <w:lang w:val="en-US"/>
        </w:rPr>
      </w:pPr>
    </w:p>
    <w:p w14:paraId="3A56E918" w14:textId="77777777" w:rsidR="00FC4770" w:rsidRPr="002C57A6" w:rsidRDefault="00FC4770" w:rsidP="00FC4770">
      <w:pPr>
        <w:spacing w:line="360" w:lineRule="auto"/>
        <w:ind w:firstLine="720"/>
        <w:jc w:val="both"/>
        <w:rPr>
          <w:rFonts w:ascii="Calibri" w:hAnsi="Calibri" w:cs="Calibri"/>
          <w:bCs/>
          <w:noProof/>
          <w:color w:val="000000" w:themeColor="text1"/>
          <w:lang w:val="en-US"/>
        </w:rPr>
      </w:pPr>
    </w:p>
    <w:p w14:paraId="6BF392BB" w14:textId="2F9BE7F4" w:rsidR="002C57A6" w:rsidRPr="002C57A6" w:rsidRDefault="002C57A6" w:rsidP="002C57A6">
      <w:pPr>
        <w:spacing w:line="360" w:lineRule="auto"/>
        <w:ind w:firstLine="720"/>
        <w:jc w:val="both"/>
        <w:rPr>
          <w:rFonts w:ascii="Calibri" w:hAnsi="Calibri" w:cs="Calibri"/>
          <w:bCs/>
          <w:noProof/>
          <w:color w:val="000000" w:themeColor="text1"/>
          <w:lang w:val="en-US"/>
        </w:rPr>
      </w:pPr>
    </w:p>
    <w:p w14:paraId="0B1E52A3" w14:textId="77777777" w:rsidR="002C57A6" w:rsidRPr="002C57A6" w:rsidRDefault="002C57A6" w:rsidP="002C57A6">
      <w:pPr>
        <w:spacing w:line="360" w:lineRule="auto"/>
        <w:ind w:firstLine="720"/>
        <w:jc w:val="both"/>
        <w:rPr>
          <w:rFonts w:ascii="Calibri" w:hAnsi="Calibri" w:cs="Calibri"/>
          <w:color w:val="000000" w:themeColor="text1"/>
        </w:rPr>
      </w:pPr>
    </w:p>
    <w:p w14:paraId="458D8DEC" w14:textId="77777777" w:rsidR="00222941" w:rsidRDefault="00222941" w:rsidP="004D5825">
      <w:pPr>
        <w:spacing w:line="360" w:lineRule="auto"/>
        <w:jc w:val="both"/>
        <w:rPr>
          <w:rFonts w:ascii="Calibri" w:hAnsi="Calibri" w:cs="Calibri"/>
        </w:rPr>
      </w:pPr>
    </w:p>
    <w:p w14:paraId="611FC0C8" w14:textId="77777777" w:rsidR="00222941" w:rsidRDefault="00222941" w:rsidP="004D5825">
      <w:pPr>
        <w:spacing w:line="360" w:lineRule="auto"/>
        <w:jc w:val="both"/>
        <w:rPr>
          <w:rFonts w:ascii="Calibri" w:hAnsi="Calibri" w:cs="Calibri"/>
        </w:rPr>
      </w:pPr>
    </w:p>
    <w:p w14:paraId="3F869081" w14:textId="1F9D5189" w:rsidR="00312A0C" w:rsidRDefault="00312A0C">
      <w:r>
        <w:br w:type="page"/>
      </w:r>
    </w:p>
    <w:p w14:paraId="714DC8C3" w14:textId="551947AB" w:rsidR="00EE3DBD" w:rsidRDefault="00312A0C" w:rsidP="00EE3DBD">
      <w:proofErr w:type="spellStart"/>
      <w:r>
        <w:lastRenderedPageBreak/>
        <w:t>Diskussion</w:t>
      </w:r>
      <w:proofErr w:type="spellEnd"/>
      <w:r>
        <w:t>:</w:t>
      </w:r>
    </w:p>
    <w:p w14:paraId="45DF5046" w14:textId="23176F83" w:rsidR="00312A0C" w:rsidRDefault="00312A0C" w:rsidP="00EE3DBD"/>
    <w:p w14:paraId="551DC583" w14:textId="5BE7D28D" w:rsidR="00312A0C" w:rsidRDefault="00312A0C" w:rsidP="00EE3DBD">
      <w:r>
        <w:t xml:space="preserve">Metabarcoding for </w:t>
      </w:r>
      <w:proofErr w:type="spellStart"/>
      <w:r>
        <w:t>entore</w:t>
      </w:r>
      <w:proofErr w:type="spellEnd"/>
      <w:r>
        <w:t xml:space="preserve"> communities with multi-marker approaches</w:t>
      </w:r>
    </w:p>
    <w:p w14:paraId="67855565" w14:textId="0129EC4C" w:rsidR="00312A0C" w:rsidRDefault="00312A0C" w:rsidP="00EE3DBD"/>
    <w:p w14:paraId="405AC29A" w14:textId="2781F4CE" w:rsidR="00312A0C" w:rsidRDefault="00312A0C" w:rsidP="00EE3DBD">
      <w:proofErr w:type="spellStart"/>
      <w:r>
        <w:t>Rna</w:t>
      </w:r>
      <w:proofErr w:type="spellEnd"/>
      <w:r>
        <w:t xml:space="preserve"> hard to handle</w:t>
      </w:r>
    </w:p>
    <w:sectPr w:rsidR="00312A0C" w:rsidSect="0054700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Christopher Hempel" w:date="2020-05-07T15:33:00Z" w:initials="CH">
    <w:p w14:paraId="3BCCBB61" w14:textId="67E81184" w:rsidR="00C07C77" w:rsidRDefault="00C07C77">
      <w:pPr>
        <w:pStyle w:val="CommentText"/>
      </w:pPr>
      <w:r>
        <w:rPr>
          <w:rStyle w:val="CommentReference"/>
        </w:rPr>
        <w:annotationRef/>
      </w:r>
      <w:r>
        <w:t>Maybe whole freshwater biomonitoring part not even necessary and can be shortened</w:t>
      </w:r>
    </w:p>
  </w:comment>
  <w:comment w:id="1" w:author="Christopher Hempel" w:date="2020-05-07T15:37:00Z" w:initials="CH">
    <w:p w14:paraId="45964591" w14:textId="2A4AA776" w:rsidR="009E28E9" w:rsidRDefault="009E28E9">
      <w:pPr>
        <w:pStyle w:val="CommentText"/>
      </w:pPr>
      <w:r>
        <w:rPr>
          <w:rStyle w:val="CommentReference"/>
        </w:rPr>
        <w:annotationRef/>
      </w:r>
      <w:r>
        <w:t xml:space="preserve">Summarize freshwater aspect into one section, stressing out need to </w:t>
      </w:r>
      <w:proofErr w:type="spellStart"/>
      <w:r>
        <w:t>impriove</w:t>
      </w:r>
      <w:proofErr w:type="spellEnd"/>
      <w:r>
        <w:t xml:space="preserve"> assessments (key message)</w:t>
      </w:r>
    </w:p>
  </w:comment>
  <w:comment w:id="2" w:author="Christopher Hempel" w:date="2020-05-07T15:35:00Z" w:initials="CH">
    <w:p w14:paraId="2289356A" w14:textId="59DCFE0F" w:rsidR="00C07C77" w:rsidRDefault="00C07C77">
      <w:pPr>
        <w:pStyle w:val="CommentText"/>
      </w:pPr>
      <w:r>
        <w:rPr>
          <w:rStyle w:val="CommentReference"/>
        </w:rPr>
        <w:annotationRef/>
      </w:r>
      <w:proofErr w:type="spellStart"/>
      <w:r>
        <w:t>Exlude</w:t>
      </w:r>
      <w:proofErr w:type="spellEnd"/>
      <w:r>
        <w:t xml:space="preserve"> </w:t>
      </w:r>
      <w:proofErr w:type="spellStart"/>
      <w:r>
        <w:t>RNASeq</w:t>
      </w:r>
      <w:proofErr w:type="spellEnd"/>
      <w:r>
        <w:t xml:space="preserve"> here and only talk about metagenomics and its problem, THEN next section solution </w:t>
      </w:r>
      <w:r>
        <w:sym w:font="Wingdings" w:char="F0E0"/>
      </w:r>
      <w:r>
        <w:t xml:space="preserve"> total </w:t>
      </w:r>
      <w:proofErr w:type="spellStart"/>
      <w:r>
        <w:t>RNASeq</w:t>
      </w:r>
      <w:proofErr w:type="spellEnd"/>
      <w:r>
        <w:t xml:space="preserve"> and why</w:t>
      </w:r>
    </w:p>
  </w:comment>
  <w:comment w:id="3" w:author="Christopher Hempel" w:date="2020-05-07T15:34:00Z" w:initials="CH">
    <w:p w14:paraId="35FBE82D" w14:textId="77777777" w:rsidR="00C07C77" w:rsidRDefault="00C07C77">
      <w:pPr>
        <w:pStyle w:val="CommentText"/>
      </w:pPr>
      <w:r>
        <w:rPr>
          <w:rStyle w:val="CommentReference"/>
        </w:rPr>
        <w:annotationRef/>
      </w:r>
      <w:r>
        <w:t>Summarize into main key issues of metagenomics</w:t>
      </w:r>
    </w:p>
    <w:p w14:paraId="4F603CC6" w14:textId="77777777" w:rsidR="00C07C77" w:rsidRDefault="00C07C77">
      <w:pPr>
        <w:pStyle w:val="CommentText"/>
      </w:pPr>
    </w:p>
    <w:p w14:paraId="4CF4DB61" w14:textId="4359DB65" w:rsidR="00C07C77" w:rsidRDefault="00C07C77">
      <w:pPr>
        <w:pStyle w:val="CommentText"/>
      </w:pPr>
      <w:r>
        <w:t>Cite studies that say metabarcoding is better, for example singer 2020 or stat 2017</w:t>
      </w:r>
    </w:p>
  </w:comment>
  <w:comment w:id="4" w:author="Christopher Hempel" w:date="2020-05-07T15:36:00Z" w:initials="CH">
    <w:p w14:paraId="0613558C" w14:textId="4AEBDD9D" w:rsidR="00C07C77" w:rsidRDefault="00C07C77">
      <w:pPr>
        <w:pStyle w:val="CommentText"/>
      </w:pPr>
      <w:r>
        <w:rPr>
          <w:rStyle w:val="CommentReference"/>
        </w:rPr>
        <w:annotationRef/>
      </w:r>
      <w:r>
        <w:t>Put in discussion or at end of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CCBB61" w15:done="0"/>
  <w15:commentEx w15:paraId="45964591" w15:paraIdParent="3BCCBB61" w15:done="0"/>
  <w15:commentEx w15:paraId="2289356A" w15:done="0"/>
  <w15:commentEx w15:paraId="4CF4DB61" w15:done="0"/>
  <w15:commentEx w15:paraId="061355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EA8C8" w16cex:dateUtc="2020-05-07T19:33:00Z"/>
  <w16cex:commentExtensible w16cex:durableId="225EA9CD" w16cex:dateUtc="2020-05-07T19:37:00Z"/>
  <w16cex:commentExtensible w16cex:durableId="225EA945" w16cex:dateUtc="2020-05-07T19:35:00Z"/>
  <w16cex:commentExtensible w16cex:durableId="225EA920" w16cex:dateUtc="2020-05-07T19:34:00Z"/>
  <w16cex:commentExtensible w16cex:durableId="225EA98B" w16cex:dateUtc="2020-05-07T19: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CCBB61" w16cid:durableId="225EA8C8"/>
  <w16cid:commentId w16cid:paraId="45964591" w16cid:durableId="225EA9CD"/>
  <w16cid:commentId w16cid:paraId="2289356A" w16cid:durableId="225EA945"/>
  <w16cid:commentId w16cid:paraId="4CF4DB61" w16cid:durableId="225EA920"/>
  <w16cid:commentId w16cid:paraId="0613558C" w16cid:durableId="225EA98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1002AFF" w:usb1="C000ACFF"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B73B35"/>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69942AE"/>
    <w:multiLevelType w:val="hybridMultilevel"/>
    <w:tmpl w:val="0D08436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Hempel">
    <w15:presenceInfo w15:providerId="Windows Live" w15:userId="be5ea5624116c9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3700"/>
    <w:rsid w:val="001B4483"/>
    <w:rsid w:val="00222941"/>
    <w:rsid w:val="002C57A6"/>
    <w:rsid w:val="00312A0C"/>
    <w:rsid w:val="004D5825"/>
    <w:rsid w:val="00547004"/>
    <w:rsid w:val="005A3700"/>
    <w:rsid w:val="009E28E9"/>
    <w:rsid w:val="00BA4B64"/>
    <w:rsid w:val="00C07C77"/>
    <w:rsid w:val="00EE3DBD"/>
    <w:rsid w:val="00FC4770"/>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BD12ECA"/>
  <w15:chartTrackingRefBased/>
  <w15:docId w15:val="{89A695D8-3FF1-524D-9E97-7D7D3C5710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A3700"/>
    <w:pPr>
      <w:ind w:left="720"/>
      <w:contextualSpacing/>
    </w:pPr>
  </w:style>
  <w:style w:type="character" w:styleId="FootnoteReference">
    <w:name w:val="footnote reference"/>
    <w:basedOn w:val="DefaultParagraphFont"/>
    <w:uiPriority w:val="99"/>
    <w:semiHidden/>
    <w:unhideWhenUsed/>
    <w:rsid w:val="00EE3DBD"/>
    <w:rPr>
      <w:vertAlign w:val="superscript"/>
    </w:rPr>
  </w:style>
  <w:style w:type="character" w:styleId="CommentReference">
    <w:name w:val="annotation reference"/>
    <w:basedOn w:val="DefaultParagraphFont"/>
    <w:uiPriority w:val="99"/>
    <w:semiHidden/>
    <w:unhideWhenUsed/>
    <w:rsid w:val="00C07C77"/>
    <w:rPr>
      <w:sz w:val="16"/>
      <w:szCs w:val="16"/>
    </w:rPr>
  </w:style>
  <w:style w:type="paragraph" w:styleId="CommentText">
    <w:name w:val="annotation text"/>
    <w:basedOn w:val="Normal"/>
    <w:link w:val="CommentTextChar"/>
    <w:uiPriority w:val="99"/>
    <w:semiHidden/>
    <w:unhideWhenUsed/>
    <w:rsid w:val="00C07C77"/>
    <w:rPr>
      <w:sz w:val="20"/>
      <w:szCs w:val="20"/>
    </w:rPr>
  </w:style>
  <w:style w:type="character" w:customStyle="1" w:styleId="CommentTextChar">
    <w:name w:val="Comment Text Char"/>
    <w:basedOn w:val="DefaultParagraphFont"/>
    <w:link w:val="CommentText"/>
    <w:uiPriority w:val="99"/>
    <w:semiHidden/>
    <w:rsid w:val="00C07C77"/>
    <w:rPr>
      <w:sz w:val="20"/>
      <w:szCs w:val="20"/>
    </w:rPr>
  </w:style>
  <w:style w:type="paragraph" w:styleId="CommentSubject">
    <w:name w:val="annotation subject"/>
    <w:basedOn w:val="CommentText"/>
    <w:next w:val="CommentText"/>
    <w:link w:val="CommentSubjectChar"/>
    <w:uiPriority w:val="99"/>
    <w:semiHidden/>
    <w:unhideWhenUsed/>
    <w:rsid w:val="00C07C77"/>
    <w:rPr>
      <w:b/>
      <w:bCs/>
    </w:rPr>
  </w:style>
  <w:style w:type="character" w:customStyle="1" w:styleId="CommentSubjectChar">
    <w:name w:val="Comment Subject Char"/>
    <w:basedOn w:val="CommentTextChar"/>
    <w:link w:val="CommentSubject"/>
    <w:uiPriority w:val="99"/>
    <w:semiHidden/>
    <w:rsid w:val="00C07C77"/>
    <w:rPr>
      <w:b/>
      <w:bCs/>
      <w:sz w:val="20"/>
      <w:szCs w:val="20"/>
    </w:rPr>
  </w:style>
  <w:style w:type="paragraph" w:styleId="BalloonText">
    <w:name w:val="Balloon Text"/>
    <w:basedOn w:val="Normal"/>
    <w:link w:val="BalloonTextChar"/>
    <w:uiPriority w:val="99"/>
    <w:semiHidden/>
    <w:unhideWhenUsed/>
    <w:rsid w:val="00C07C7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07C77"/>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9E7F18-E82C-BD49-B60D-118CFB97A9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TotalTime>
  <Pages>6</Pages>
  <Words>15681</Words>
  <Characters>89386</Characters>
  <Application>Microsoft Office Word</Application>
  <DocSecurity>0</DocSecurity>
  <Lines>744</Lines>
  <Paragraphs>2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empel</dc:creator>
  <cp:keywords/>
  <dc:description/>
  <cp:lastModifiedBy>Christopher Hempel</cp:lastModifiedBy>
  <cp:revision>4</cp:revision>
  <dcterms:created xsi:type="dcterms:W3CDTF">2020-05-05T04:57:00Z</dcterms:created>
  <dcterms:modified xsi:type="dcterms:W3CDTF">2020-05-07T1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csl.mendeley.com/styles/475061911/MyStyle-2</vt:lpwstr>
  </property>
  <property fmtid="{D5CDD505-2E9C-101B-9397-08002B2CF9AE}" pid="5" name="Mendeley Recent Style Name 1_1">
    <vt:lpwstr>American Sociological Association - Christopher Hempe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environmental-science</vt:lpwstr>
  </property>
  <property fmtid="{D5CDD505-2E9C-101B-9397-08002B2CF9AE}" pid="11" name="Mendeley Recent Style Name 4_1">
    <vt:lpwstr>Frontiers in Environmental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und-landschaft</vt:lpwstr>
  </property>
  <property fmtid="{D5CDD505-2E9C-101B-9397-08002B2CF9AE}" pid="19" name="Mendeley Recent Style Name 8_1">
    <vt:lpwstr>Natur und Landschaft (Germa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cc1628f-4383-3766-b9d4-d7f2b9b2d836</vt:lpwstr>
  </property>
  <property fmtid="{D5CDD505-2E9C-101B-9397-08002B2CF9AE}" pid="24" name="Mendeley Citation Style_1">
    <vt:lpwstr>http://www.zotero.org/styles/frontiers-in-environmental-science</vt:lpwstr>
  </property>
</Properties>
</file>